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8719DD">
      <w:pPr>
        <w:pStyle w:val="1"/>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lastRenderedPageBreak/>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C34CB0B"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5C5E6F52" wp14:editId="17F5F58E">
            <wp:extent cx="895452" cy="27383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日期：</w:t>
      </w:r>
      <w:r w:rsidR="00D414E5">
        <w:rPr>
          <w:rFonts w:hAnsi="宋体" w:hint="eastAsia"/>
          <w:szCs w:val="24"/>
          <w:u w:val="single"/>
        </w:rPr>
        <w:t>2025</w:t>
      </w:r>
      <w:r w:rsidRPr="006208DC">
        <w:rPr>
          <w:rFonts w:hAnsi="宋体" w:hint="eastAsia"/>
          <w:szCs w:val="24"/>
        </w:rPr>
        <w:t>年</w:t>
      </w:r>
      <w:r w:rsidR="00D414E5">
        <w:rPr>
          <w:rFonts w:hAnsi="宋体" w:hint="eastAsia"/>
          <w:szCs w:val="24"/>
          <w:u w:val="single"/>
        </w:rPr>
        <w:t>6</w:t>
      </w:r>
      <w:r w:rsidRPr="006208DC">
        <w:rPr>
          <w:rFonts w:hAnsi="宋体" w:hint="eastAsia"/>
          <w:szCs w:val="24"/>
        </w:rPr>
        <w:t>月</w:t>
      </w:r>
      <w:r w:rsidR="00D414E5">
        <w:rPr>
          <w:rFonts w:hAnsi="宋体" w:hint="eastAsia"/>
          <w:szCs w:val="24"/>
          <w:u w:val="single"/>
        </w:rPr>
        <w:t>5</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D414E5"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312F6D2E"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7435D155" wp14:editId="70B9837B">
            <wp:extent cx="895452" cy="27383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F7033CA"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sidR="00D414E5">
        <w:rPr>
          <w:rFonts w:hAnsi="宋体" w:hint="eastAsia"/>
          <w:szCs w:val="24"/>
          <w:u w:val="single"/>
        </w:rPr>
        <w:t>2025</w:t>
      </w:r>
      <w:r w:rsidR="00D414E5" w:rsidRPr="006208DC">
        <w:rPr>
          <w:rFonts w:hAnsi="宋体" w:hint="eastAsia"/>
          <w:szCs w:val="24"/>
        </w:rPr>
        <w:t>年</w:t>
      </w:r>
      <w:r w:rsidR="00D414E5">
        <w:rPr>
          <w:rFonts w:hAnsi="宋体" w:hint="eastAsia"/>
          <w:szCs w:val="24"/>
          <w:u w:val="single"/>
        </w:rPr>
        <w:t>6</w:t>
      </w:r>
      <w:r w:rsidR="00D414E5" w:rsidRPr="006208DC">
        <w:rPr>
          <w:rFonts w:hAnsi="宋体" w:hint="eastAsia"/>
          <w:szCs w:val="24"/>
        </w:rPr>
        <w:t>月</w:t>
      </w:r>
      <w:r w:rsidR="00D414E5">
        <w:rPr>
          <w:rFonts w:hAnsi="宋体" w:hint="eastAsia"/>
          <w:szCs w:val="24"/>
          <w:u w:val="single"/>
        </w:rPr>
        <w:t>5</w:t>
      </w:r>
      <w:r w:rsidR="00D414E5" w:rsidRPr="006208DC">
        <w:rPr>
          <w:rFonts w:hAnsi="宋体" w:hint="eastAsia"/>
          <w:szCs w:val="24"/>
        </w:rPr>
        <w:t>日</w:t>
      </w:r>
      <w:r w:rsidR="00A22CAB">
        <w:rPr>
          <w:rFonts w:hAnsi="宋体" w:hint="eastAsia"/>
          <w:szCs w:val="24"/>
        </w:rPr>
        <w:t xml:space="preserve">     </w:t>
      </w:r>
      <w:r w:rsidR="00D414E5">
        <w:rPr>
          <w:rFonts w:hAnsi="宋体" w:hint="eastAsia"/>
          <w:szCs w:val="24"/>
        </w:rPr>
        <w:t xml:space="preserve">       </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5B5352">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0" w:name="_Toc199972572"/>
      <w:bookmarkStart w:id="1" w:name="_Hlk196085888"/>
      <w:r w:rsidRPr="005535FE">
        <w:lastRenderedPageBreak/>
        <w:t>摘</w:t>
      </w:r>
      <w:r w:rsidR="00FF3949" w:rsidRPr="005535FE">
        <w:rPr>
          <w:rFonts w:hint="eastAsia"/>
        </w:rPr>
        <w:t xml:space="preserve">    </w:t>
      </w:r>
      <w:r w:rsidRPr="005535FE">
        <w:t>要</w:t>
      </w:r>
      <w:bookmarkEnd w:id="0"/>
    </w:p>
    <w:p w14:paraId="00965008"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灵巧手作为机械臂末端执行器，其性能的好坏将直接影响机器人整体的工作质量。然而，现有灵巧手普遍存在结构较为复杂、控制难度较大、自由度少及无触觉感知能力等问题。本文针对这些缺陷，设计制作了一种基于电机驱动的多自由度五指灵巧手，采用电机驱动与腱绳传动相结合的欠驱动结构，在手指关节上布置触觉传感器并在其上覆盖柔性皮肤，形成刚柔混合结构。</w:t>
      </w:r>
    </w:p>
    <w:p w14:paraId="2188E12E"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本文首先对灵巧手的机械和驱动结构进行了设计和制作，包括五指、手掌、手腕和小臂的设计组装，具有结构简单、自由度丰富、整手集成度高的优点；其次，在灵巧手的五根手指上设计集成了动/静敏感单元组成的触觉传感器，赋予了灵巧手感知能力；再次，设计了灵巧手的控制系统，利用上位机软件编程配合主控板进行调试和控制；最后针对灵巧手的灵巧性和触觉能力进行了实验设计和测试，分别让灵巧手进行动作模仿和物品抓握，同时采集触觉信号并分析。</w:t>
      </w:r>
    </w:p>
    <w:p w14:paraId="5ECBB563" w14:textId="5388EA05" w:rsidR="00B810F9"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实验表明，本文提出的一种基于电机驱动的多自由度五指灵巧手具有很好的灵巧性和可控性，其创新欠驱动结构结合腱绳传动和触觉传感器为高端工业机器人、家政机器人</w:t>
      </w:r>
      <w:r>
        <w:rPr>
          <w:rFonts w:asciiTheme="minorEastAsia" w:hAnsiTheme="minorEastAsia" w:hint="eastAsia"/>
        </w:rPr>
        <w:t>及医疗康复</w:t>
      </w:r>
      <w:r w:rsidRPr="00BA4BEF">
        <w:rPr>
          <w:rFonts w:asciiTheme="minorEastAsia" w:hAnsiTheme="minorEastAsia" w:hint="eastAsia"/>
        </w:rPr>
        <w:t>等领域提供了高效可靠的解决方案，为智能机器人技术低成本化</w:t>
      </w:r>
      <w:r>
        <w:rPr>
          <w:rFonts w:asciiTheme="minorEastAsia" w:hAnsiTheme="minorEastAsia" w:hint="eastAsia"/>
        </w:rPr>
        <w:t>、产业化发展</w:t>
      </w:r>
      <w:r w:rsidRPr="00BA4BEF">
        <w:rPr>
          <w:rFonts w:asciiTheme="minorEastAsia" w:hAnsiTheme="minorEastAsia" w:hint="eastAsia"/>
        </w:rPr>
        <w:t>提供</w:t>
      </w:r>
      <w:r>
        <w:rPr>
          <w:rFonts w:asciiTheme="minorEastAsia" w:hAnsiTheme="minorEastAsia" w:hint="eastAsia"/>
        </w:rPr>
        <w:t>了</w:t>
      </w:r>
      <w:r w:rsidRPr="00BA4BEF">
        <w:rPr>
          <w:rFonts w:asciiTheme="minorEastAsia" w:hAnsiTheme="minorEastAsia" w:hint="eastAsia"/>
        </w:rPr>
        <w:t>重要方案。</w:t>
      </w:r>
    </w:p>
    <w:p w14:paraId="05792E49" w14:textId="77777777" w:rsidR="00BA4BEF" w:rsidRPr="00BA4BEF" w:rsidRDefault="00BA4BEF" w:rsidP="00BA4BEF">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2" w:name="_Toc199972573"/>
      <w:r w:rsidRPr="0049077D">
        <w:lastRenderedPageBreak/>
        <w:t>ABSTRACT</w:t>
      </w:r>
      <w:bookmarkEnd w:id="2"/>
    </w:p>
    <w:p w14:paraId="634D1C88" w14:textId="00946BF5" w:rsidR="00BA4BEF" w:rsidRPr="00BA4BEF" w:rsidRDefault="00BA4BEF" w:rsidP="00BA4BEF">
      <w:pPr>
        <w:spacing w:line="360" w:lineRule="auto"/>
        <w:ind w:firstLine="480"/>
      </w:pPr>
      <w:r w:rsidRPr="00BA4BEF">
        <w:t>The performance of a dexterous hand, as the end effector of a robotic arm, directly impacts the overall operational quality of a robot. However, existing dexterous hands commonly suffer from issues such as complex structures, high control difficulty, limited degrees of freedom, and lack of tactile sensing capabilities. To address these shortcomings, this paper designs and develops a multi-degree-of-freedom five-finger dexterous hand based on motor-driven actuation. It adopts an underactuated structure combining motor drive and tendon transmission, with tactile sensors integrated into the finger joints and covered with flexible skin, forming a hybrid rigid-flexible structure.</w:t>
      </w:r>
    </w:p>
    <w:p w14:paraId="204C849F" w14:textId="77777777" w:rsidR="00BA4BEF" w:rsidRPr="00BA4BEF" w:rsidRDefault="00BA4BEF" w:rsidP="00BA4BEF">
      <w:pPr>
        <w:spacing w:line="360" w:lineRule="auto"/>
        <w:ind w:firstLine="480"/>
      </w:pPr>
      <w:r w:rsidRPr="00BA4BEF">
        <w:t>First, the mechanical and drive structures of the dexterous hand were designed and fabricated, including the assembly of five fingers, palm, wrist, and forearm, offering advantages such as simple structure, high degrees of freedom, and high integration. Second, tactile sensors composed of dynamic and static sensing units were designed and integrated into the five fingers, endowing the dexterous hand with perception capabilities. Third, a control system for the dexterous hand was developed, utilizing host computer software for programming, combined with a main control board for debugging and control. Finally, experiments were designed and conducted to evaluate the dexterity and tactile capabilities of the hand, including motion imitation and object grasping tasks, while collecting and analyzing tactile signals.</w:t>
      </w:r>
    </w:p>
    <w:p w14:paraId="32887ADD" w14:textId="77777777" w:rsidR="00BA4BEF" w:rsidRPr="00BA4BEF" w:rsidRDefault="00BA4BEF" w:rsidP="00BA4BEF">
      <w:pPr>
        <w:spacing w:line="360" w:lineRule="auto"/>
        <w:ind w:firstLine="480"/>
      </w:pPr>
      <w:r w:rsidRPr="00BA4BEF">
        <w:t>Experimental results demonstrate that the proposed motor-driven multi-degree-of-freedom five-finger dexterous hand exhibits excellent dexterity and controllability. Its innovative underactuated structure, combined with tendon transmission and tactile sensors, provides an efficient and reliable solution for high-end industrial robots, domestic service robots, and other fields, offering a significant approach to the low-cost advancement of intelligent robot technology.</w:t>
      </w:r>
    </w:p>
    <w:p w14:paraId="2AF7B93D" w14:textId="38DE457B" w:rsidR="00DD78C9" w:rsidRPr="00722F0B" w:rsidRDefault="00DD78C9" w:rsidP="00BA4BEF">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3" w:name="_Toc199972574"/>
      <w:r w:rsidRPr="007E0984">
        <w:rPr>
          <w:rFonts w:hAnsi="黑体"/>
        </w:rPr>
        <w:lastRenderedPageBreak/>
        <w:t>目</w:t>
      </w:r>
      <w:r w:rsidRPr="007E0984">
        <w:t xml:space="preserve">    </w:t>
      </w:r>
      <w:r w:rsidRPr="007E0984">
        <w:rPr>
          <w:rFonts w:hAnsi="黑体"/>
        </w:rPr>
        <w:t>录</w:t>
      </w:r>
      <w:bookmarkEnd w:id="3"/>
    </w:p>
    <w:bookmarkStart w:id="4" w:name="_Hlk196086319"/>
    <w:p w14:paraId="120A57BB" w14:textId="5A235F33" w:rsidR="00F670CE" w:rsidRPr="00F670CE" w:rsidRDefault="00B83C2D">
      <w:pPr>
        <w:pStyle w:val="TOC1"/>
        <w:rPr>
          <w:rStyle w:val="ac"/>
          <w:rFonts w:hint="eastAsia"/>
        </w:rPr>
      </w:pPr>
      <w:r>
        <w:rPr>
          <w:rFonts w:cs="Times New Roman"/>
        </w:rPr>
        <w:fldChar w:fldCharType="begin"/>
      </w:r>
      <w:r>
        <w:rPr>
          <w:rFonts w:cs="Times New Roman"/>
        </w:rPr>
        <w:instrText xml:space="preserve"> TOC \o "1-3" \h \z \u </w:instrText>
      </w:r>
      <w:r>
        <w:rPr>
          <w:rFonts w:cs="Times New Roman"/>
        </w:rPr>
        <w:fldChar w:fldCharType="separate"/>
      </w:r>
      <w:hyperlink w:anchor="_Toc199972572" w:history="1">
        <w:r w:rsidR="00F670CE" w:rsidRPr="008771A1">
          <w:rPr>
            <w:rStyle w:val="ac"/>
            <w:rFonts w:hint="eastAsia"/>
          </w:rPr>
          <w:t>摘    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I</w:t>
        </w:r>
        <w:r w:rsidR="00F670CE" w:rsidRPr="00F670CE">
          <w:rPr>
            <w:rStyle w:val="ac"/>
            <w:rFonts w:hint="eastAsia"/>
            <w:webHidden/>
          </w:rPr>
          <w:fldChar w:fldCharType="end"/>
        </w:r>
      </w:hyperlink>
    </w:p>
    <w:p w14:paraId="31D46798" w14:textId="62F4484B" w:rsidR="00F670CE" w:rsidRPr="00F670CE" w:rsidRDefault="00000000">
      <w:pPr>
        <w:pStyle w:val="TOC1"/>
        <w:rPr>
          <w:rStyle w:val="ac"/>
          <w:rFonts w:hint="eastAsia"/>
        </w:rPr>
      </w:pPr>
      <w:hyperlink w:anchor="_Toc199972573" w:history="1">
        <w:r w:rsidR="00F670CE" w:rsidRPr="008771A1">
          <w:rPr>
            <w:rStyle w:val="ac"/>
            <w:rFonts w:hint="eastAsia"/>
          </w:rPr>
          <w:t>ABSTRACT</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3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II</w:t>
        </w:r>
        <w:r w:rsidR="00F670CE" w:rsidRPr="00F670CE">
          <w:rPr>
            <w:rStyle w:val="ac"/>
            <w:rFonts w:hint="eastAsia"/>
            <w:webHidden/>
          </w:rPr>
          <w:fldChar w:fldCharType="end"/>
        </w:r>
      </w:hyperlink>
    </w:p>
    <w:p w14:paraId="3C96F0B6" w14:textId="4AD86D86" w:rsidR="00F670CE" w:rsidRPr="00F670CE" w:rsidRDefault="00000000">
      <w:pPr>
        <w:pStyle w:val="TOC1"/>
        <w:rPr>
          <w:rStyle w:val="ac"/>
          <w:rFonts w:hint="eastAsia"/>
        </w:rPr>
      </w:pPr>
      <w:hyperlink w:anchor="_Toc199972574" w:history="1">
        <w:r w:rsidR="00F670CE" w:rsidRPr="00F670CE">
          <w:rPr>
            <w:rStyle w:val="ac"/>
            <w:rFonts w:hint="eastAsia"/>
          </w:rPr>
          <w:t>目</w:t>
        </w:r>
        <w:r w:rsidR="00F670CE" w:rsidRPr="008771A1">
          <w:rPr>
            <w:rStyle w:val="ac"/>
            <w:rFonts w:hint="eastAsia"/>
          </w:rPr>
          <w:t xml:space="preserve">    </w:t>
        </w:r>
        <w:r w:rsidR="00F670CE" w:rsidRPr="00F670CE">
          <w:rPr>
            <w:rStyle w:val="ac"/>
            <w:rFonts w:hint="eastAsia"/>
          </w:rPr>
          <w:t>录</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III</w:t>
        </w:r>
        <w:r w:rsidR="00F670CE" w:rsidRPr="00F670CE">
          <w:rPr>
            <w:rStyle w:val="ac"/>
            <w:rFonts w:hint="eastAsia"/>
            <w:webHidden/>
          </w:rPr>
          <w:fldChar w:fldCharType="end"/>
        </w:r>
      </w:hyperlink>
    </w:p>
    <w:p w14:paraId="059D3C54" w14:textId="3956050A" w:rsidR="00F670CE" w:rsidRPr="00F670CE" w:rsidRDefault="00000000">
      <w:pPr>
        <w:pStyle w:val="TOC1"/>
        <w:rPr>
          <w:rStyle w:val="ac"/>
          <w:rFonts w:hint="eastAsia"/>
        </w:rPr>
      </w:pPr>
      <w:hyperlink w:anchor="_Toc199972575" w:history="1">
        <w:r w:rsidR="00F670CE" w:rsidRPr="008771A1">
          <w:rPr>
            <w:rStyle w:val="ac"/>
            <w:rFonts w:hint="eastAsia"/>
          </w:rPr>
          <w:t>第一章 绪论</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1</w:t>
        </w:r>
        <w:r w:rsidR="00F670CE" w:rsidRPr="00F670CE">
          <w:rPr>
            <w:rStyle w:val="ac"/>
            <w:rFonts w:hint="eastAsia"/>
            <w:webHidden/>
          </w:rPr>
          <w:fldChar w:fldCharType="end"/>
        </w:r>
      </w:hyperlink>
    </w:p>
    <w:p w14:paraId="7C201D8E" w14:textId="520B3286" w:rsidR="00F670CE" w:rsidRPr="00F670CE" w:rsidRDefault="00000000">
      <w:pPr>
        <w:pStyle w:val="TOC2"/>
        <w:rPr>
          <w:rStyle w:val="ac"/>
          <w:rFonts w:asciiTheme="minorEastAsia" w:hAnsiTheme="minorEastAsia" w:hint="eastAsia"/>
        </w:rPr>
      </w:pPr>
      <w:hyperlink w:anchor="_Toc199972576" w:history="1">
        <w:r w:rsidR="00F670CE" w:rsidRPr="00F670CE">
          <w:rPr>
            <w:rStyle w:val="ac"/>
            <w:rFonts w:asciiTheme="minorEastAsia" w:eastAsiaTheme="minorEastAsia" w:hAnsiTheme="minorEastAsia" w:cstheme="minorBidi" w:hint="eastAsia"/>
          </w:rPr>
          <w:t>1.1课题背景和意义</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771AD5E1" w14:textId="587B1CD4" w:rsidR="00F670CE" w:rsidRPr="00F670CE" w:rsidRDefault="00000000">
      <w:pPr>
        <w:pStyle w:val="TOC2"/>
        <w:rPr>
          <w:rStyle w:val="ac"/>
          <w:rFonts w:asciiTheme="minorEastAsia" w:hAnsiTheme="minorEastAsia" w:hint="eastAsia"/>
        </w:rPr>
      </w:pPr>
      <w:hyperlink w:anchor="_Toc199972577" w:history="1">
        <w:r w:rsidR="00F670CE" w:rsidRPr="00F670CE">
          <w:rPr>
            <w:rStyle w:val="ac"/>
            <w:rFonts w:asciiTheme="minorEastAsia" w:eastAsiaTheme="minorEastAsia" w:hAnsiTheme="minorEastAsia" w:cstheme="minorBidi" w:hint="eastAsia"/>
          </w:rPr>
          <w:t>1.2国内外研究现状</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5B8C1E56" w14:textId="5CA468C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78" w:history="1">
        <w:r w:rsidR="00F670CE" w:rsidRPr="00F670CE">
          <w:rPr>
            <w:rStyle w:val="ac"/>
            <w:rFonts w:asciiTheme="minorEastAsia" w:hAnsiTheme="minorEastAsia" w:hint="eastAsia"/>
            <w:noProof/>
          </w:rPr>
          <w:t>1.2.1全驱动型灵巧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7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w:t>
        </w:r>
        <w:r w:rsidR="00F670CE" w:rsidRPr="00F670CE">
          <w:rPr>
            <w:rStyle w:val="ac"/>
            <w:rFonts w:asciiTheme="minorEastAsia" w:hAnsiTheme="minorEastAsia" w:hint="eastAsia"/>
            <w:webHidden/>
          </w:rPr>
          <w:fldChar w:fldCharType="end"/>
        </w:r>
      </w:hyperlink>
    </w:p>
    <w:p w14:paraId="29749DFD" w14:textId="0703367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79" w:history="1">
        <w:r w:rsidR="00F670CE" w:rsidRPr="00F670CE">
          <w:rPr>
            <w:rStyle w:val="ac"/>
            <w:rFonts w:asciiTheme="minorEastAsia" w:hAnsiTheme="minorEastAsia" w:hint="eastAsia"/>
            <w:noProof/>
          </w:rPr>
          <w:t>1.2.2欠驱动型灵巧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7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w:t>
        </w:r>
        <w:r w:rsidR="00F670CE" w:rsidRPr="00F670CE">
          <w:rPr>
            <w:rStyle w:val="ac"/>
            <w:rFonts w:asciiTheme="minorEastAsia" w:hAnsiTheme="minorEastAsia" w:hint="eastAsia"/>
            <w:webHidden/>
          </w:rPr>
          <w:fldChar w:fldCharType="end"/>
        </w:r>
      </w:hyperlink>
    </w:p>
    <w:p w14:paraId="79DDB717" w14:textId="4CD5152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0" w:history="1">
        <w:r w:rsidR="00F670CE" w:rsidRPr="00F670CE">
          <w:rPr>
            <w:rStyle w:val="ac"/>
            <w:rFonts w:asciiTheme="minorEastAsia" w:hAnsiTheme="minorEastAsia" w:hint="eastAsia"/>
            <w:noProof/>
          </w:rPr>
          <w:t>1.2.3传感</w:t>
        </w:r>
        <w:r w:rsidR="00F670CE" w:rsidRPr="00F670CE">
          <w:rPr>
            <w:rStyle w:val="ac"/>
            <w:rFonts w:asciiTheme="minorEastAsia" w:hAnsiTheme="minorEastAsia" w:hint="eastAsia"/>
            <w:noProof/>
          </w:rPr>
          <w:t>与</w:t>
        </w:r>
        <w:r w:rsidR="00F670CE" w:rsidRPr="00F670CE">
          <w:rPr>
            <w:rStyle w:val="ac"/>
            <w:rFonts w:asciiTheme="minorEastAsia" w:hAnsiTheme="minorEastAsia" w:hint="eastAsia"/>
            <w:noProof/>
          </w:rPr>
          <w:t>控制技术</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w:t>
        </w:r>
        <w:r w:rsidR="00F670CE" w:rsidRPr="00F670CE">
          <w:rPr>
            <w:rStyle w:val="ac"/>
            <w:rFonts w:asciiTheme="minorEastAsia" w:hAnsiTheme="minorEastAsia" w:hint="eastAsia"/>
            <w:webHidden/>
          </w:rPr>
          <w:fldChar w:fldCharType="end"/>
        </w:r>
      </w:hyperlink>
    </w:p>
    <w:p w14:paraId="49C5F8CC" w14:textId="1CA40175" w:rsidR="00F670CE" w:rsidRPr="00F670CE" w:rsidRDefault="00000000">
      <w:pPr>
        <w:pStyle w:val="TOC2"/>
        <w:rPr>
          <w:rStyle w:val="ac"/>
          <w:rFonts w:asciiTheme="minorEastAsia" w:hAnsiTheme="minorEastAsia" w:hint="eastAsia"/>
        </w:rPr>
      </w:pPr>
      <w:hyperlink w:anchor="_Toc199972581" w:history="1">
        <w:r w:rsidR="00F670CE" w:rsidRPr="00F670CE">
          <w:rPr>
            <w:rStyle w:val="ac"/>
            <w:rFonts w:asciiTheme="minorEastAsia" w:eastAsiaTheme="minorEastAsia" w:hAnsiTheme="minorEastAsia" w:cstheme="minorBidi" w:hint="eastAsia"/>
          </w:rPr>
          <w:t>1.3本文研究内容及章节安排</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5</w:t>
        </w:r>
        <w:r w:rsidR="00F670CE" w:rsidRPr="00F670CE">
          <w:rPr>
            <w:rStyle w:val="ac"/>
            <w:rFonts w:asciiTheme="minorEastAsia" w:eastAsiaTheme="minorEastAsia" w:hAnsiTheme="minorEastAsia" w:cstheme="minorBidi" w:hint="eastAsia"/>
            <w:webHidden/>
          </w:rPr>
          <w:fldChar w:fldCharType="end"/>
        </w:r>
      </w:hyperlink>
    </w:p>
    <w:p w14:paraId="4AE6854C" w14:textId="42D92233" w:rsidR="00F670CE" w:rsidRPr="00F670CE" w:rsidRDefault="00000000">
      <w:pPr>
        <w:pStyle w:val="TOC1"/>
        <w:rPr>
          <w:rStyle w:val="ac"/>
          <w:rFonts w:hint="eastAsia"/>
        </w:rPr>
      </w:pPr>
      <w:hyperlink w:anchor="_Toc199972582" w:history="1">
        <w:r w:rsidR="00F670CE" w:rsidRPr="008771A1">
          <w:rPr>
            <w:rStyle w:val="ac"/>
            <w:rFonts w:hint="eastAsia"/>
          </w:rPr>
          <w:t>第二章 五指灵巧手结构与驱动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8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8</w:t>
        </w:r>
        <w:r w:rsidR="00F670CE" w:rsidRPr="00F670CE">
          <w:rPr>
            <w:rStyle w:val="ac"/>
            <w:rFonts w:hint="eastAsia"/>
            <w:webHidden/>
          </w:rPr>
          <w:fldChar w:fldCharType="end"/>
        </w:r>
      </w:hyperlink>
    </w:p>
    <w:p w14:paraId="089490A0" w14:textId="258897CE" w:rsidR="00F670CE" w:rsidRPr="00F670CE" w:rsidRDefault="00000000">
      <w:pPr>
        <w:pStyle w:val="TOC2"/>
        <w:rPr>
          <w:rStyle w:val="ac"/>
          <w:rFonts w:asciiTheme="minorEastAsia" w:hAnsiTheme="minorEastAsia" w:hint="eastAsia"/>
        </w:rPr>
      </w:pPr>
      <w:hyperlink w:anchor="_Toc199972583" w:history="1">
        <w:r w:rsidR="00F670CE" w:rsidRPr="00F670CE">
          <w:rPr>
            <w:rStyle w:val="ac"/>
            <w:rFonts w:asciiTheme="minorEastAsia" w:eastAsiaTheme="minorEastAsia" w:hAnsiTheme="minorEastAsia" w:cstheme="minorBidi" w:hint="eastAsia"/>
          </w:rPr>
          <w:t>2.1仿生手指及手掌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8</w:t>
        </w:r>
        <w:r w:rsidR="00F670CE" w:rsidRPr="00F670CE">
          <w:rPr>
            <w:rStyle w:val="ac"/>
            <w:rFonts w:asciiTheme="minorEastAsia" w:eastAsiaTheme="minorEastAsia" w:hAnsiTheme="minorEastAsia" w:cstheme="minorBidi" w:hint="eastAsia"/>
            <w:webHidden/>
          </w:rPr>
          <w:fldChar w:fldCharType="end"/>
        </w:r>
      </w:hyperlink>
    </w:p>
    <w:p w14:paraId="467CFFB3" w14:textId="6C355201"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4" w:history="1">
        <w:r w:rsidR="00F670CE" w:rsidRPr="00F670CE">
          <w:rPr>
            <w:rStyle w:val="ac"/>
            <w:rFonts w:asciiTheme="minorEastAsia" w:hAnsiTheme="minorEastAsia" w:hint="eastAsia"/>
            <w:noProof/>
          </w:rPr>
          <w:t>2.1.1手指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8</w:t>
        </w:r>
        <w:r w:rsidR="00F670CE" w:rsidRPr="00F670CE">
          <w:rPr>
            <w:rStyle w:val="ac"/>
            <w:rFonts w:asciiTheme="minorEastAsia" w:hAnsiTheme="minorEastAsia" w:hint="eastAsia"/>
            <w:webHidden/>
          </w:rPr>
          <w:fldChar w:fldCharType="end"/>
        </w:r>
      </w:hyperlink>
    </w:p>
    <w:p w14:paraId="446A4AFF" w14:textId="639E804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5" w:history="1">
        <w:r w:rsidR="00F670CE" w:rsidRPr="00F670CE">
          <w:rPr>
            <w:rStyle w:val="ac"/>
            <w:rFonts w:asciiTheme="minorEastAsia" w:hAnsiTheme="minorEastAsia" w:hint="eastAsia"/>
            <w:noProof/>
          </w:rPr>
          <w:t>2.1.2手指驱动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1</w:t>
        </w:r>
        <w:r w:rsidR="00F670CE" w:rsidRPr="00F670CE">
          <w:rPr>
            <w:rStyle w:val="ac"/>
            <w:rFonts w:asciiTheme="minorEastAsia" w:hAnsiTheme="minorEastAsia" w:hint="eastAsia"/>
            <w:webHidden/>
          </w:rPr>
          <w:fldChar w:fldCharType="end"/>
        </w:r>
      </w:hyperlink>
    </w:p>
    <w:p w14:paraId="3CCBF1BA" w14:textId="4FEE3A3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6" w:history="1">
        <w:r w:rsidR="00F670CE" w:rsidRPr="00F670CE">
          <w:rPr>
            <w:rStyle w:val="ac"/>
            <w:rFonts w:asciiTheme="minorEastAsia" w:hAnsiTheme="minorEastAsia" w:hint="eastAsia"/>
            <w:noProof/>
          </w:rPr>
          <w:t>2.1.3不同手指设计方案的结构与功能差异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3</w:t>
        </w:r>
        <w:r w:rsidR="00F670CE" w:rsidRPr="00F670CE">
          <w:rPr>
            <w:rStyle w:val="ac"/>
            <w:rFonts w:asciiTheme="minorEastAsia" w:hAnsiTheme="minorEastAsia" w:hint="eastAsia"/>
            <w:webHidden/>
          </w:rPr>
          <w:fldChar w:fldCharType="end"/>
        </w:r>
      </w:hyperlink>
    </w:p>
    <w:p w14:paraId="77054548" w14:textId="20E3276C"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7" w:history="1">
        <w:r w:rsidR="00F670CE" w:rsidRPr="00F670CE">
          <w:rPr>
            <w:rStyle w:val="ac"/>
            <w:rFonts w:asciiTheme="minorEastAsia" w:hAnsiTheme="minorEastAsia" w:hint="eastAsia"/>
            <w:noProof/>
          </w:rPr>
          <w:t>2.1.4手掌的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5</w:t>
        </w:r>
        <w:r w:rsidR="00F670CE" w:rsidRPr="00F670CE">
          <w:rPr>
            <w:rStyle w:val="ac"/>
            <w:rFonts w:asciiTheme="minorEastAsia" w:hAnsiTheme="minorEastAsia" w:hint="eastAsia"/>
            <w:webHidden/>
          </w:rPr>
          <w:fldChar w:fldCharType="end"/>
        </w:r>
      </w:hyperlink>
    </w:p>
    <w:p w14:paraId="203FDDC2" w14:textId="5E623043" w:rsidR="00F670CE" w:rsidRPr="00F670CE" w:rsidRDefault="00000000">
      <w:pPr>
        <w:pStyle w:val="TOC2"/>
        <w:rPr>
          <w:rStyle w:val="ac"/>
          <w:rFonts w:asciiTheme="minorEastAsia" w:hAnsiTheme="minorEastAsia" w:hint="eastAsia"/>
        </w:rPr>
      </w:pPr>
      <w:hyperlink w:anchor="_Toc199972588" w:history="1">
        <w:r w:rsidR="00F670CE" w:rsidRPr="00F670CE">
          <w:rPr>
            <w:rStyle w:val="ac"/>
            <w:rFonts w:asciiTheme="minorEastAsia" w:eastAsiaTheme="minorEastAsia" w:hAnsiTheme="minorEastAsia" w:cstheme="minorBidi" w:hint="eastAsia"/>
          </w:rPr>
          <w:t>2.2灵巧手手腕关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8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15</w:t>
        </w:r>
        <w:r w:rsidR="00F670CE" w:rsidRPr="00F670CE">
          <w:rPr>
            <w:rStyle w:val="ac"/>
            <w:rFonts w:asciiTheme="minorEastAsia" w:eastAsiaTheme="minorEastAsia" w:hAnsiTheme="minorEastAsia" w:cstheme="minorBidi" w:hint="eastAsia"/>
            <w:webHidden/>
          </w:rPr>
          <w:fldChar w:fldCharType="end"/>
        </w:r>
      </w:hyperlink>
    </w:p>
    <w:p w14:paraId="4D2B2608" w14:textId="42F4C12A"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9" w:history="1">
        <w:r w:rsidR="00F670CE" w:rsidRPr="00F670CE">
          <w:rPr>
            <w:rStyle w:val="ac"/>
            <w:rFonts w:asciiTheme="minorEastAsia" w:hAnsiTheme="minorEastAsia" w:hint="eastAsia"/>
            <w:noProof/>
          </w:rPr>
          <w:t>2.2.1手腕关节的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6</w:t>
        </w:r>
        <w:r w:rsidR="00F670CE" w:rsidRPr="00F670CE">
          <w:rPr>
            <w:rStyle w:val="ac"/>
            <w:rFonts w:asciiTheme="minorEastAsia" w:hAnsiTheme="minorEastAsia" w:hint="eastAsia"/>
            <w:webHidden/>
          </w:rPr>
          <w:fldChar w:fldCharType="end"/>
        </w:r>
      </w:hyperlink>
    </w:p>
    <w:p w14:paraId="0B5ED07C" w14:textId="0C6AC7EA"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0" w:history="1">
        <w:r w:rsidR="00F670CE" w:rsidRPr="00F670CE">
          <w:rPr>
            <w:rStyle w:val="ac"/>
            <w:rFonts w:asciiTheme="minorEastAsia" w:hAnsiTheme="minorEastAsia" w:hint="eastAsia"/>
            <w:noProof/>
          </w:rPr>
          <w:t>2.2.2手腕关节的驱动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8</w:t>
        </w:r>
        <w:r w:rsidR="00F670CE" w:rsidRPr="00F670CE">
          <w:rPr>
            <w:rStyle w:val="ac"/>
            <w:rFonts w:asciiTheme="minorEastAsia" w:hAnsiTheme="minorEastAsia" w:hint="eastAsia"/>
            <w:webHidden/>
          </w:rPr>
          <w:fldChar w:fldCharType="end"/>
        </w:r>
      </w:hyperlink>
    </w:p>
    <w:p w14:paraId="4F70D4C7" w14:textId="1E2AF28D" w:rsidR="00F670CE" w:rsidRPr="00F670CE" w:rsidRDefault="00000000">
      <w:pPr>
        <w:pStyle w:val="TOC2"/>
        <w:rPr>
          <w:rStyle w:val="ac"/>
          <w:rFonts w:asciiTheme="minorEastAsia" w:hAnsiTheme="minorEastAsia" w:hint="eastAsia"/>
        </w:rPr>
      </w:pPr>
      <w:hyperlink w:anchor="_Toc199972591" w:history="1">
        <w:r w:rsidR="00F670CE" w:rsidRPr="00F670CE">
          <w:rPr>
            <w:rStyle w:val="ac"/>
            <w:rFonts w:asciiTheme="minorEastAsia" w:eastAsiaTheme="minorEastAsia" w:hAnsiTheme="minorEastAsia" w:cstheme="minorBidi" w:hint="eastAsia"/>
          </w:rPr>
          <w:t>2.3灵巧手小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18</w:t>
        </w:r>
        <w:r w:rsidR="00F670CE" w:rsidRPr="00F670CE">
          <w:rPr>
            <w:rStyle w:val="ac"/>
            <w:rFonts w:asciiTheme="minorEastAsia" w:eastAsiaTheme="minorEastAsia" w:hAnsiTheme="minorEastAsia" w:cstheme="minorBidi" w:hint="eastAsia"/>
            <w:webHidden/>
          </w:rPr>
          <w:fldChar w:fldCharType="end"/>
        </w:r>
      </w:hyperlink>
    </w:p>
    <w:p w14:paraId="369FA4D2" w14:textId="71D801D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2" w:history="1">
        <w:r w:rsidR="00F670CE" w:rsidRPr="00F670CE">
          <w:rPr>
            <w:rStyle w:val="ac"/>
            <w:rFonts w:asciiTheme="minorEastAsia" w:hAnsiTheme="minorEastAsia" w:hint="eastAsia"/>
            <w:noProof/>
          </w:rPr>
          <w:t>2.3.1小臂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9</w:t>
        </w:r>
        <w:r w:rsidR="00F670CE" w:rsidRPr="00F670CE">
          <w:rPr>
            <w:rStyle w:val="ac"/>
            <w:rFonts w:asciiTheme="minorEastAsia" w:hAnsiTheme="minorEastAsia" w:hint="eastAsia"/>
            <w:webHidden/>
          </w:rPr>
          <w:fldChar w:fldCharType="end"/>
        </w:r>
      </w:hyperlink>
    </w:p>
    <w:p w14:paraId="2582CD8E" w14:textId="3A318CF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3" w:history="1">
        <w:r w:rsidR="00F670CE" w:rsidRPr="00F670CE">
          <w:rPr>
            <w:rStyle w:val="ac"/>
            <w:rFonts w:asciiTheme="minorEastAsia" w:hAnsiTheme="minorEastAsia" w:hint="eastAsia"/>
            <w:noProof/>
          </w:rPr>
          <w:t>2.3.2内置驱动模块的分配</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19</w:t>
        </w:r>
        <w:r w:rsidR="00F670CE" w:rsidRPr="00F670CE">
          <w:rPr>
            <w:rStyle w:val="ac"/>
            <w:rFonts w:asciiTheme="minorEastAsia" w:hAnsiTheme="minorEastAsia" w:hint="eastAsia"/>
            <w:webHidden/>
          </w:rPr>
          <w:fldChar w:fldCharType="end"/>
        </w:r>
      </w:hyperlink>
    </w:p>
    <w:p w14:paraId="26147C15" w14:textId="3C769574" w:rsidR="00F670CE" w:rsidRPr="00F670CE" w:rsidRDefault="00000000">
      <w:pPr>
        <w:pStyle w:val="TOC2"/>
        <w:rPr>
          <w:rStyle w:val="ac"/>
          <w:rFonts w:asciiTheme="minorEastAsia" w:hAnsiTheme="minorEastAsia" w:hint="eastAsia"/>
        </w:rPr>
      </w:pPr>
      <w:hyperlink w:anchor="_Toc199972594" w:history="1">
        <w:r w:rsidR="00F670CE" w:rsidRPr="00F670CE">
          <w:rPr>
            <w:rStyle w:val="ac"/>
            <w:rFonts w:asciiTheme="minorEastAsia" w:eastAsiaTheme="minorEastAsia" w:hAnsiTheme="minorEastAsia" w:cstheme="minorBidi" w:hint="eastAsia"/>
          </w:rPr>
          <w:t>2.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0</w:t>
        </w:r>
        <w:r w:rsidR="00F670CE" w:rsidRPr="00F670CE">
          <w:rPr>
            <w:rStyle w:val="ac"/>
            <w:rFonts w:asciiTheme="minorEastAsia" w:eastAsiaTheme="minorEastAsia" w:hAnsiTheme="minorEastAsia" w:cstheme="minorBidi" w:hint="eastAsia"/>
            <w:webHidden/>
          </w:rPr>
          <w:fldChar w:fldCharType="end"/>
        </w:r>
      </w:hyperlink>
    </w:p>
    <w:p w14:paraId="7AE8EDA5" w14:textId="1ED2DFF9" w:rsidR="00F670CE" w:rsidRPr="00F670CE" w:rsidRDefault="00000000">
      <w:pPr>
        <w:pStyle w:val="TOC1"/>
        <w:rPr>
          <w:rStyle w:val="ac"/>
          <w:rFonts w:hint="eastAsia"/>
        </w:rPr>
      </w:pPr>
      <w:hyperlink w:anchor="_Toc199972595" w:history="1">
        <w:r w:rsidR="00F670CE" w:rsidRPr="00F670CE">
          <w:rPr>
            <w:rStyle w:val="ac"/>
            <w:rFonts w:hint="eastAsia"/>
          </w:rPr>
          <w:t>第三章 五指灵巧手触觉传感系统的集成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9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21</w:t>
        </w:r>
        <w:r w:rsidR="00F670CE" w:rsidRPr="00F670CE">
          <w:rPr>
            <w:rStyle w:val="ac"/>
            <w:rFonts w:hint="eastAsia"/>
            <w:webHidden/>
          </w:rPr>
          <w:fldChar w:fldCharType="end"/>
        </w:r>
      </w:hyperlink>
    </w:p>
    <w:p w14:paraId="54F1BFBD" w14:textId="30B63A4F" w:rsidR="00F670CE" w:rsidRPr="00F670CE" w:rsidRDefault="00000000">
      <w:pPr>
        <w:pStyle w:val="TOC2"/>
        <w:rPr>
          <w:rStyle w:val="ac"/>
          <w:rFonts w:asciiTheme="minorEastAsia" w:hAnsiTheme="minorEastAsia" w:hint="eastAsia"/>
        </w:rPr>
      </w:pPr>
      <w:hyperlink w:anchor="_Toc199972596" w:history="1">
        <w:r w:rsidR="00F670CE" w:rsidRPr="00F670CE">
          <w:rPr>
            <w:rStyle w:val="ac"/>
            <w:rFonts w:asciiTheme="minorEastAsia" w:eastAsiaTheme="minorEastAsia" w:hAnsiTheme="minorEastAsia" w:cstheme="minorBidi" w:hint="eastAsia"/>
          </w:rPr>
          <w:t>3.1敏感元件的设计与制备</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1</w:t>
        </w:r>
        <w:r w:rsidR="00F670CE" w:rsidRPr="00F670CE">
          <w:rPr>
            <w:rStyle w:val="ac"/>
            <w:rFonts w:asciiTheme="minorEastAsia" w:eastAsiaTheme="minorEastAsia" w:hAnsiTheme="minorEastAsia" w:cstheme="minorBidi" w:hint="eastAsia"/>
            <w:webHidden/>
          </w:rPr>
          <w:fldChar w:fldCharType="end"/>
        </w:r>
      </w:hyperlink>
    </w:p>
    <w:p w14:paraId="5955859C" w14:textId="2AFF5B3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7" w:history="1">
        <w:r w:rsidR="00F670CE" w:rsidRPr="00F670CE">
          <w:rPr>
            <w:rStyle w:val="ac"/>
            <w:rFonts w:asciiTheme="minorEastAsia" w:hAnsiTheme="minorEastAsia" w:hint="eastAsia"/>
            <w:noProof/>
          </w:rPr>
          <w:t>3.1.1应变片静态力传感元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1</w:t>
        </w:r>
        <w:r w:rsidR="00F670CE" w:rsidRPr="00F670CE">
          <w:rPr>
            <w:rStyle w:val="ac"/>
            <w:rFonts w:asciiTheme="minorEastAsia" w:hAnsiTheme="minorEastAsia" w:hint="eastAsia"/>
            <w:webHidden/>
          </w:rPr>
          <w:fldChar w:fldCharType="end"/>
        </w:r>
      </w:hyperlink>
    </w:p>
    <w:p w14:paraId="40F3843E" w14:textId="53266610"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8" w:history="1">
        <w:r w:rsidR="00F670CE" w:rsidRPr="00F670CE">
          <w:rPr>
            <w:rStyle w:val="ac"/>
            <w:rFonts w:asciiTheme="minorEastAsia" w:hAnsiTheme="minorEastAsia" w:hint="eastAsia"/>
            <w:noProof/>
          </w:rPr>
          <w:t>3.1.2 PVDF动态力传感元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2</w:t>
        </w:r>
        <w:r w:rsidR="00F670CE" w:rsidRPr="00F670CE">
          <w:rPr>
            <w:rStyle w:val="ac"/>
            <w:rFonts w:asciiTheme="minorEastAsia" w:hAnsiTheme="minorEastAsia" w:hint="eastAsia"/>
            <w:webHidden/>
          </w:rPr>
          <w:fldChar w:fldCharType="end"/>
        </w:r>
      </w:hyperlink>
    </w:p>
    <w:p w14:paraId="59251ECE" w14:textId="732F86CA" w:rsidR="00F670CE" w:rsidRPr="00F670CE" w:rsidRDefault="00000000">
      <w:pPr>
        <w:pStyle w:val="TOC2"/>
        <w:rPr>
          <w:rStyle w:val="ac"/>
          <w:rFonts w:asciiTheme="minorEastAsia" w:hAnsiTheme="minorEastAsia" w:hint="eastAsia"/>
        </w:rPr>
      </w:pPr>
      <w:hyperlink w:anchor="_Toc199972599" w:history="1">
        <w:r w:rsidR="00F670CE" w:rsidRPr="00F670CE">
          <w:rPr>
            <w:rStyle w:val="ac"/>
            <w:rFonts w:asciiTheme="minorEastAsia" w:eastAsiaTheme="minorEastAsia" w:hAnsiTheme="minorEastAsia" w:cstheme="minorBidi" w:hint="eastAsia"/>
          </w:rPr>
          <w:t>3.2触觉传感器的布置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001BAE57" w14:textId="644F61A6" w:rsidR="00F670CE" w:rsidRPr="00F670CE" w:rsidRDefault="00000000">
      <w:pPr>
        <w:pStyle w:val="TOC2"/>
        <w:rPr>
          <w:rStyle w:val="ac"/>
          <w:rFonts w:asciiTheme="minorEastAsia" w:hAnsiTheme="minorEastAsia" w:hint="eastAsia"/>
        </w:rPr>
      </w:pPr>
      <w:hyperlink w:anchor="_Toc199972600" w:history="1">
        <w:r w:rsidR="00F670CE" w:rsidRPr="00F670CE">
          <w:rPr>
            <w:rStyle w:val="ac"/>
            <w:rFonts w:asciiTheme="minorEastAsia" w:eastAsiaTheme="minorEastAsia" w:hAnsiTheme="minorEastAsia" w:cstheme="minorBidi" w:hint="eastAsia"/>
          </w:rPr>
          <w:t>3.3柔性皮肤制作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40FBE97E" w14:textId="4F7DEA9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1" w:history="1">
        <w:r w:rsidR="00F670CE" w:rsidRPr="00F670CE">
          <w:rPr>
            <w:rStyle w:val="ac"/>
            <w:rFonts w:asciiTheme="minorEastAsia" w:hAnsiTheme="minorEastAsia" w:hint="eastAsia"/>
            <w:noProof/>
          </w:rPr>
          <w:t>3.3.1硅胶浇筑工艺制备柔性皮肤</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1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4</w:t>
        </w:r>
        <w:r w:rsidR="00F670CE" w:rsidRPr="00F670CE">
          <w:rPr>
            <w:rStyle w:val="ac"/>
            <w:rFonts w:asciiTheme="minorEastAsia" w:hAnsiTheme="minorEastAsia" w:hint="eastAsia"/>
            <w:webHidden/>
          </w:rPr>
          <w:fldChar w:fldCharType="end"/>
        </w:r>
      </w:hyperlink>
    </w:p>
    <w:p w14:paraId="1B394EDC" w14:textId="5948B7BA"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2" w:history="1">
        <w:r w:rsidR="00F670CE" w:rsidRPr="00F670CE">
          <w:rPr>
            <w:rStyle w:val="ac"/>
            <w:rFonts w:asciiTheme="minorEastAsia" w:hAnsiTheme="minorEastAsia" w:hint="eastAsia"/>
            <w:noProof/>
          </w:rPr>
          <w:t>3.3.2室温固化硅硅胶制备柔性皮肤</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5</w:t>
        </w:r>
        <w:r w:rsidR="00F670CE" w:rsidRPr="00F670CE">
          <w:rPr>
            <w:rStyle w:val="ac"/>
            <w:rFonts w:asciiTheme="minorEastAsia" w:hAnsiTheme="minorEastAsia" w:hint="eastAsia"/>
            <w:webHidden/>
          </w:rPr>
          <w:fldChar w:fldCharType="end"/>
        </w:r>
      </w:hyperlink>
    </w:p>
    <w:p w14:paraId="009305BF" w14:textId="58EC16A8"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3" w:history="1">
        <w:r w:rsidR="00F670CE" w:rsidRPr="00F670CE">
          <w:rPr>
            <w:rStyle w:val="ac"/>
            <w:rFonts w:asciiTheme="minorEastAsia" w:hAnsiTheme="minorEastAsia" w:hint="eastAsia"/>
            <w:noProof/>
          </w:rPr>
          <w:t>3.3.3方案对比与最终选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6</w:t>
        </w:r>
        <w:r w:rsidR="00F670CE" w:rsidRPr="00F670CE">
          <w:rPr>
            <w:rStyle w:val="ac"/>
            <w:rFonts w:asciiTheme="minorEastAsia" w:hAnsiTheme="minorEastAsia" w:hint="eastAsia"/>
            <w:webHidden/>
          </w:rPr>
          <w:fldChar w:fldCharType="end"/>
        </w:r>
      </w:hyperlink>
    </w:p>
    <w:p w14:paraId="2350303A" w14:textId="26F6143C" w:rsidR="00F670CE" w:rsidRPr="00F670CE" w:rsidRDefault="00000000">
      <w:pPr>
        <w:pStyle w:val="TOC2"/>
        <w:rPr>
          <w:rStyle w:val="ac"/>
          <w:rFonts w:asciiTheme="minorEastAsia" w:hAnsiTheme="minorEastAsia" w:hint="eastAsia"/>
        </w:rPr>
      </w:pPr>
      <w:hyperlink w:anchor="_Toc199972604" w:history="1">
        <w:r w:rsidR="00F670CE" w:rsidRPr="00F670CE">
          <w:rPr>
            <w:rStyle w:val="ac"/>
            <w:rFonts w:asciiTheme="minorEastAsia" w:eastAsiaTheme="minorEastAsia" w:hAnsiTheme="minorEastAsia" w:cstheme="minorBidi" w:hint="eastAsia"/>
          </w:rPr>
          <w:t>3.4触觉信号质量测试分析</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7</w:t>
        </w:r>
        <w:r w:rsidR="00F670CE" w:rsidRPr="00F670CE">
          <w:rPr>
            <w:rStyle w:val="ac"/>
            <w:rFonts w:asciiTheme="minorEastAsia" w:eastAsiaTheme="minorEastAsia" w:hAnsiTheme="minorEastAsia" w:cstheme="minorBidi" w:hint="eastAsia"/>
            <w:webHidden/>
          </w:rPr>
          <w:fldChar w:fldCharType="end"/>
        </w:r>
      </w:hyperlink>
    </w:p>
    <w:p w14:paraId="5656F19E" w14:textId="5C49384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5" w:history="1">
        <w:r w:rsidR="00F670CE" w:rsidRPr="00F670CE">
          <w:rPr>
            <w:rStyle w:val="ac"/>
            <w:rFonts w:asciiTheme="minorEastAsia" w:hAnsiTheme="minorEastAsia" w:hint="eastAsia"/>
            <w:noProof/>
          </w:rPr>
          <w:t>3.4.1应变片静态力传感器信号测试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7</w:t>
        </w:r>
        <w:r w:rsidR="00F670CE" w:rsidRPr="00F670CE">
          <w:rPr>
            <w:rStyle w:val="ac"/>
            <w:rFonts w:asciiTheme="minorEastAsia" w:hAnsiTheme="minorEastAsia" w:hint="eastAsia"/>
            <w:webHidden/>
          </w:rPr>
          <w:fldChar w:fldCharType="end"/>
        </w:r>
      </w:hyperlink>
    </w:p>
    <w:p w14:paraId="608029DA" w14:textId="64965B46"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6" w:history="1">
        <w:r w:rsidR="00F670CE" w:rsidRPr="00F670CE">
          <w:rPr>
            <w:rStyle w:val="ac"/>
            <w:rFonts w:asciiTheme="minorEastAsia" w:hAnsiTheme="minorEastAsia" w:hint="eastAsia"/>
            <w:noProof/>
          </w:rPr>
          <w:t>3.4.2 PVDF动态力传感器信号测试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8</w:t>
        </w:r>
        <w:r w:rsidR="00F670CE" w:rsidRPr="00F670CE">
          <w:rPr>
            <w:rStyle w:val="ac"/>
            <w:rFonts w:asciiTheme="minorEastAsia" w:hAnsiTheme="minorEastAsia" w:hint="eastAsia"/>
            <w:webHidden/>
          </w:rPr>
          <w:fldChar w:fldCharType="end"/>
        </w:r>
      </w:hyperlink>
    </w:p>
    <w:p w14:paraId="2FD2847C" w14:textId="4DFC9375" w:rsidR="00F670CE" w:rsidRPr="00F670CE" w:rsidRDefault="00000000">
      <w:pPr>
        <w:pStyle w:val="TOC2"/>
        <w:rPr>
          <w:rStyle w:val="ac"/>
          <w:rFonts w:asciiTheme="minorEastAsia" w:hAnsiTheme="minorEastAsia" w:hint="eastAsia"/>
        </w:rPr>
      </w:pPr>
      <w:hyperlink w:anchor="_Toc199972607" w:history="1">
        <w:r w:rsidR="00F670CE" w:rsidRPr="00F670CE">
          <w:rPr>
            <w:rStyle w:val="ac"/>
            <w:rFonts w:asciiTheme="minorEastAsia" w:eastAsiaTheme="minorEastAsia" w:hAnsiTheme="minorEastAsia" w:cstheme="minorBidi" w:hint="eastAsia"/>
          </w:rPr>
          <w:t>3.5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8</w:t>
        </w:r>
        <w:r w:rsidR="00F670CE" w:rsidRPr="00F670CE">
          <w:rPr>
            <w:rStyle w:val="ac"/>
            <w:rFonts w:asciiTheme="minorEastAsia" w:eastAsiaTheme="minorEastAsia" w:hAnsiTheme="minorEastAsia" w:cstheme="minorBidi" w:hint="eastAsia"/>
            <w:webHidden/>
          </w:rPr>
          <w:fldChar w:fldCharType="end"/>
        </w:r>
      </w:hyperlink>
    </w:p>
    <w:p w14:paraId="3A315F4A" w14:textId="573895A4" w:rsidR="00F670CE" w:rsidRPr="00F670CE" w:rsidRDefault="00000000">
      <w:pPr>
        <w:pStyle w:val="TOC1"/>
        <w:rPr>
          <w:rStyle w:val="ac"/>
          <w:rFonts w:hint="eastAsia"/>
        </w:rPr>
      </w:pPr>
      <w:hyperlink w:anchor="_Toc199972608" w:history="1">
        <w:r w:rsidR="00F670CE" w:rsidRPr="00F670CE">
          <w:rPr>
            <w:rStyle w:val="ac"/>
            <w:rFonts w:hint="eastAsia"/>
          </w:rPr>
          <w:t>第四章 五指灵巧手控制系统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08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29</w:t>
        </w:r>
        <w:r w:rsidR="00F670CE" w:rsidRPr="00F670CE">
          <w:rPr>
            <w:rStyle w:val="ac"/>
            <w:rFonts w:hint="eastAsia"/>
            <w:webHidden/>
          </w:rPr>
          <w:fldChar w:fldCharType="end"/>
        </w:r>
      </w:hyperlink>
    </w:p>
    <w:p w14:paraId="13217659" w14:textId="74EC5289" w:rsidR="00F670CE" w:rsidRPr="00F670CE" w:rsidRDefault="00000000">
      <w:pPr>
        <w:pStyle w:val="TOC2"/>
        <w:rPr>
          <w:rStyle w:val="ac"/>
          <w:rFonts w:asciiTheme="minorEastAsia" w:hAnsiTheme="minorEastAsia" w:hint="eastAsia"/>
        </w:rPr>
      </w:pPr>
      <w:hyperlink w:anchor="_Toc199972609" w:history="1">
        <w:r w:rsidR="00F670CE" w:rsidRPr="00F670CE">
          <w:rPr>
            <w:rStyle w:val="ac"/>
            <w:rFonts w:asciiTheme="minorEastAsia" w:eastAsiaTheme="minorEastAsia" w:hAnsiTheme="minorEastAsia" w:cstheme="minorBidi" w:hint="eastAsia"/>
          </w:rPr>
          <w:t>4.1 电机的选型与控制方法</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29</w:t>
        </w:r>
        <w:r w:rsidR="00F670CE" w:rsidRPr="00F670CE">
          <w:rPr>
            <w:rStyle w:val="ac"/>
            <w:rFonts w:asciiTheme="minorEastAsia" w:eastAsiaTheme="minorEastAsia" w:hAnsiTheme="minorEastAsia" w:cstheme="minorBidi" w:hint="eastAsia"/>
            <w:webHidden/>
          </w:rPr>
          <w:fldChar w:fldCharType="end"/>
        </w:r>
      </w:hyperlink>
    </w:p>
    <w:p w14:paraId="05C5ED5B" w14:textId="64E24AC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0" w:history="1">
        <w:r w:rsidR="00F670CE" w:rsidRPr="00F670CE">
          <w:rPr>
            <w:rStyle w:val="ac"/>
            <w:rFonts w:asciiTheme="minorEastAsia" w:hAnsiTheme="minorEastAsia" w:hint="eastAsia"/>
            <w:noProof/>
          </w:rPr>
          <w:t>4.1.1 PWM舵机及其控制方法</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29</w:t>
        </w:r>
        <w:r w:rsidR="00F670CE" w:rsidRPr="00F670CE">
          <w:rPr>
            <w:rStyle w:val="ac"/>
            <w:rFonts w:asciiTheme="minorEastAsia" w:hAnsiTheme="minorEastAsia" w:hint="eastAsia"/>
            <w:webHidden/>
          </w:rPr>
          <w:fldChar w:fldCharType="end"/>
        </w:r>
      </w:hyperlink>
    </w:p>
    <w:p w14:paraId="152F784E" w14:textId="76A06E3F"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1" w:history="1">
        <w:r w:rsidR="00F670CE" w:rsidRPr="00F670CE">
          <w:rPr>
            <w:rStyle w:val="ac"/>
            <w:rFonts w:asciiTheme="minorEastAsia" w:hAnsiTheme="minorEastAsia" w:hint="eastAsia"/>
            <w:noProof/>
          </w:rPr>
          <w:t>4.1.2总线舵机及其控制方法</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1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1</w:t>
        </w:r>
        <w:r w:rsidR="00F670CE" w:rsidRPr="00F670CE">
          <w:rPr>
            <w:rStyle w:val="ac"/>
            <w:rFonts w:asciiTheme="minorEastAsia" w:hAnsiTheme="minorEastAsia" w:hint="eastAsia"/>
            <w:webHidden/>
          </w:rPr>
          <w:fldChar w:fldCharType="end"/>
        </w:r>
      </w:hyperlink>
    </w:p>
    <w:p w14:paraId="5926FD4F" w14:textId="6B696EDC"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2" w:history="1">
        <w:r w:rsidR="00F670CE" w:rsidRPr="00F670CE">
          <w:rPr>
            <w:rStyle w:val="ac"/>
            <w:rFonts w:asciiTheme="minorEastAsia" w:hAnsiTheme="minorEastAsia" w:hint="eastAsia"/>
            <w:noProof/>
          </w:rPr>
          <w:t>4.1.3各驱动模块的舵机选型方案</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3</w:t>
        </w:r>
        <w:r w:rsidR="00F670CE" w:rsidRPr="00F670CE">
          <w:rPr>
            <w:rStyle w:val="ac"/>
            <w:rFonts w:asciiTheme="minorEastAsia" w:hAnsiTheme="minorEastAsia" w:hint="eastAsia"/>
            <w:webHidden/>
          </w:rPr>
          <w:fldChar w:fldCharType="end"/>
        </w:r>
      </w:hyperlink>
    </w:p>
    <w:p w14:paraId="47D0A9A6" w14:textId="09AC494E" w:rsidR="00F670CE" w:rsidRPr="00F670CE" w:rsidRDefault="00000000">
      <w:pPr>
        <w:pStyle w:val="TOC2"/>
        <w:rPr>
          <w:rStyle w:val="ac"/>
          <w:rFonts w:asciiTheme="minorEastAsia" w:hAnsiTheme="minorEastAsia" w:hint="eastAsia"/>
        </w:rPr>
      </w:pPr>
      <w:hyperlink w:anchor="_Toc199972613" w:history="1">
        <w:r w:rsidR="00F670CE" w:rsidRPr="00F670CE">
          <w:rPr>
            <w:rStyle w:val="ac"/>
            <w:rFonts w:asciiTheme="minorEastAsia" w:eastAsiaTheme="minorEastAsia" w:hAnsiTheme="minorEastAsia" w:cstheme="minorBidi" w:hint="eastAsia"/>
          </w:rPr>
          <w:t>4.2 主控芯片和集成控制板的选型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34</w:t>
        </w:r>
        <w:r w:rsidR="00F670CE" w:rsidRPr="00F670CE">
          <w:rPr>
            <w:rStyle w:val="ac"/>
            <w:rFonts w:asciiTheme="minorEastAsia" w:eastAsiaTheme="minorEastAsia" w:hAnsiTheme="minorEastAsia" w:cstheme="minorBidi" w:hint="eastAsia"/>
            <w:webHidden/>
          </w:rPr>
          <w:fldChar w:fldCharType="end"/>
        </w:r>
      </w:hyperlink>
    </w:p>
    <w:p w14:paraId="2B091900" w14:textId="55CCC3B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4" w:history="1">
        <w:r w:rsidR="00F670CE" w:rsidRPr="00F670CE">
          <w:rPr>
            <w:rStyle w:val="ac"/>
            <w:rFonts w:asciiTheme="minorEastAsia" w:hAnsiTheme="minorEastAsia" w:hint="eastAsia"/>
            <w:noProof/>
          </w:rPr>
          <w:t>4.2.1集成舵机控制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4</w:t>
        </w:r>
        <w:r w:rsidR="00F670CE" w:rsidRPr="00F670CE">
          <w:rPr>
            <w:rStyle w:val="ac"/>
            <w:rFonts w:asciiTheme="minorEastAsia" w:hAnsiTheme="minorEastAsia" w:hint="eastAsia"/>
            <w:webHidden/>
          </w:rPr>
          <w:fldChar w:fldCharType="end"/>
        </w:r>
      </w:hyperlink>
    </w:p>
    <w:p w14:paraId="1710EAB9" w14:textId="1D4D6C2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5" w:history="1">
        <w:r w:rsidR="00F670CE" w:rsidRPr="00F670CE">
          <w:rPr>
            <w:rStyle w:val="ac"/>
            <w:rFonts w:asciiTheme="minorEastAsia" w:hAnsiTheme="minorEastAsia" w:hint="eastAsia"/>
            <w:noProof/>
          </w:rPr>
          <w:t>4.2.2 URT-1总线舵机调试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5</w:t>
        </w:r>
        <w:r w:rsidR="00F670CE" w:rsidRPr="00F670CE">
          <w:rPr>
            <w:rStyle w:val="ac"/>
            <w:rFonts w:asciiTheme="minorEastAsia" w:hAnsiTheme="minorEastAsia" w:hint="eastAsia"/>
            <w:webHidden/>
          </w:rPr>
          <w:fldChar w:fldCharType="end"/>
        </w:r>
      </w:hyperlink>
    </w:p>
    <w:p w14:paraId="7F0966E3" w14:textId="1D35EE56"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6" w:history="1">
        <w:r w:rsidR="00F670CE" w:rsidRPr="00F670CE">
          <w:rPr>
            <w:rStyle w:val="ac"/>
            <w:rFonts w:asciiTheme="minorEastAsia" w:hAnsiTheme="minorEastAsia" w:hint="eastAsia"/>
            <w:noProof/>
          </w:rPr>
          <w:t>4.2.3 Arduino UNO控制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6</w:t>
        </w:r>
        <w:r w:rsidR="00F670CE" w:rsidRPr="00F670CE">
          <w:rPr>
            <w:rStyle w:val="ac"/>
            <w:rFonts w:asciiTheme="minorEastAsia" w:hAnsiTheme="minorEastAsia" w:hint="eastAsia"/>
            <w:webHidden/>
          </w:rPr>
          <w:fldChar w:fldCharType="end"/>
        </w:r>
      </w:hyperlink>
    </w:p>
    <w:p w14:paraId="26BD0EB3" w14:textId="168B698E" w:rsidR="00F670CE" w:rsidRPr="00F670CE" w:rsidRDefault="00000000">
      <w:pPr>
        <w:pStyle w:val="TOC2"/>
        <w:rPr>
          <w:rStyle w:val="ac"/>
          <w:rFonts w:asciiTheme="minorEastAsia" w:hAnsiTheme="minorEastAsia" w:hint="eastAsia"/>
        </w:rPr>
      </w:pPr>
      <w:hyperlink w:anchor="_Toc199972617" w:history="1">
        <w:r w:rsidR="00F670CE" w:rsidRPr="00F670CE">
          <w:rPr>
            <w:rStyle w:val="ac"/>
            <w:rFonts w:asciiTheme="minorEastAsia" w:eastAsiaTheme="minorEastAsia" w:hAnsiTheme="minorEastAsia" w:cstheme="minorBidi" w:hint="eastAsia"/>
          </w:rPr>
          <w:t>4.3 上位机的介绍及使用</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37</w:t>
        </w:r>
        <w:r w:rsidR="00F670CE" w:rsidRPr="00F670CE">
          <w:rPr>
            <w:rStyle w:val="ac"/>
            <w:rFonts w:asciiTheme="minorEastAsia" w:eastAsiaTheme="minorEastAsia" w:hAnsiTheme="minorEastAsia" w:cstheme="minorBidi" w:hint="eastAsia"/>
            <w:webHidden/>
          </w:rPr>
          <w:fldChar w:fldCharType="end"/>
        </w:r>
      </w:hyperlink>
    </w:p>
    <w:p w14:paraId="3DE9A2CC" w14:textId="7A8F615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8" w:history="1">
        <w:r w:rsidR="00F670CE" w:rsidRPr="00F670CE">
          <w:rPr>
            <w:rStyle w:val="ac"/>
            <w:rFonts w:asciiTheme="minorEastAsia" w:hAnsiTheme="minorEastAsia" w:hint="eastAsia"/>
            <w:noProof/>
          </w:rPr>
          <w:t>4.3.1 FD调试软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7</w:t>
        </w:r>
        <w:r w:rsidR="00F670CE" w:rsidRPr="00F670CE">
          <w:rPr>
            <w:rStyle w:val="ac"/>
            <w:rFonts w:asciiTheme="minorEastAsia" w:hAnsiTheme="minorEastAsia" w:hint="eastAsia"/>
            <w:webHidden/>
          </w:rPr>
          <w:fldChar w:fldCharType="end"/>
        </w:r>
      </w:hyperlink>
    </w:p>
    <w:p w14:paraId="471747AC" w14:textId="6B37CE8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9" w:history="1">
        <w:r w:rsidR="00F670CE" w:rsidRPr="00F670CE">
          <w:rPr>
            <w:rStyle w:val="ac"/>
            <w:rFonts w:asciiTheme="minorEastAsia" w:hAnsiTheme="minorEastAsia" w:hint="eastAsia"/>
            <w:noProof/>
          </w:rPr>
          <w:t>4.3.2 Zide调试软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38</w:t>
        </w:r>
        <w:r w:rsidR="00F670CE" w:rsidRPr="00F670CE">
          <w:rPr>
            <w:rStyle w:val="ac"/>
            <w:rFonts w:asciiTheme="minorEastAsia" w:hAnsiTheme="minorEastAsia" w:hint="eastAsia"/>
            <w:webHidden/>
          </w:rPr>
          <w:fldChar w:fldCharType="end"/>
        </w:r>
      </w:hyperlink>
    </w:p>
    <w:p w14:paraId="632569F9" w14:textId="78DFCEE9" w:rsidR="00F670CE" w:rsidRPr="00F670CE" w:rsidRDefault="00000000">
      <w:pPr>
        <w:pStyle w:val="TOC2"/>
        <w:rPr>
          <w:rStyle w:val="ac"/>
          <w:rFonts w:asciiTheme="minorEastAsia" w:hAnsiTheme="minorEastAsia" w:hint="eastAsia"/>
        </w:rPr>
      </w:pPr>
      <w:hyperlink w:anchor="_Toc199972620" w:history="1">
        <w:r w:rsidR="00F670CE" w:rsidRPr="00F670CE">
          <w:rPr>
            <w:rStyle w:val="ac"/>
            <w:rFonts w:asciiTheme="minorEastAsia" w:eastAsiaTheme="minorEastAsia" w:hAnsiTheme="minorEastAsia" w:cstheme="minorBidi" w:hint="eastAsia"/>
          </w:rPr>
          <w:t>4.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39</w:t>
        </w:r>
        <w:r w:rsidR="00F670CE" w:rsidRPr="00F670CE">
          <w:rPr>
            <w:rStyle w:val="ac"/>
            <w:rFonts w:asciiTheme="minorEastAsia" w:eastAsiaTheme="minorEastAsia" w:hAnsiTheme="minorEastAsia" w:cstheme="minorBidi" w:hint="eastAsia"/>
            <w:webHidden/>
          </w:rPr>
          <w:fldChar w:fldCharType="end"/>
        </w:r>
      </w:hyperlink>
    </w:p>
    <w:p w14:paraId="2D5F6327" w14:textId="69F85AFE" w:rsidR="00F670CE" w:rsidRPr="00F670CE" w:rsidRDefault="00000000">
      <w:pPr>
        <w:pStyle w:val="TOC1"/>
        <w:rPr>
          <w:rStyle w:val="ac"/>
          <w:rFonts w:hint="eastAsia"/>
        </w:rPr>
      </w:pPr>
      <w:hyperlink w:anchor="_Toc199972621" w:history="1">
        <w:r w:rsidR="00F670CE" w:rsidRPr="00F670CE">
          <w:rPr>
            <w:rStyle w:val="ac"/>
            <w:rFonts w:hint="eastAsia"/>
          </w:rPr>
          <w:t>第五章 五指灵巧手的运动和感知性能测试与实验验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2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40</w:t>
        </w:r>
        <w:r w:rsidR="00F670CE" w:rsidRPr="00F670CE">
          <w:rPr>
            <w:rStyle w:val="ac"/>
            <w:rFonts w:hint="eastAsia"/>
            <w:webHidden/>
          </w:rPr>
          <w:fldChar w:fldCharType="end"/>
        </w:r>
      </w:hyperlink>
    </w:p>
    <w:p w14:paraId="3F6BA603" w14:textId="42D352A4" w:rsidR="00F670CE" w:rsidRPr="00F670CE" w:rsidRDefault="00000000">
      <w:pPr>
        <w:pStyle w:val="TOC2"/>
        <w:rPr>
          <w:rStyle w:val="ac"/>
          <w:rFonts w:asciiTheme="minorEastAsia" w:hAnsiTheme="minorEastAsia" w:hint="eastAsia"/>
        </w:rPr>
      </w:pPr>
      <w:hyperlink w:anchor="_Toc199972622" w:history="1">
        <w:r w:rsidR="00F670CE" w:rsidRPr="00F670CE">
          <w:rPr>
            <w:rStyle w:val="ac"/>
            <w:rFonts w:asciiTheme="minorEastAsia" w:eastAsiaTheme="minorEastAsia" w:hAnsiTheme="minorEastAsia" w:cstheme="minorBidi" w:hint="eastAsia"/>
          </w:rPr>
          <w:t>5.1典型动作控制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40</w:t>
        </w:r>
        <w:r w:rsidR="00F670CE" w:rsidRPr="00F670CE">
          <w:rPr>
            <w:rStyle w:val="ac"/>
            <w:rFonts w:asciiTheme="minorEastAsia" w:eastAsiaTheme="minorEastAsia" w:hAnsiTheme="minorEastAsia" w:cstheme="minorBidi" w:hint="eastAsia"/>
            <w:webHidden/>
          </w:rPr>
          <w:fldChar w:fldCharType="end"/>
        </w:r>
      </w:hyperlink>
    </w:p>
    <w:p w14:paraId="1FCC8893" w14:textId="31EDF7C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3" w:history="1">
        <w:r w:rsidR="00F670CE" w:rsidRPr="00F670CE">
          <w:rPr>
            <w:rStyle w:val="ac"/>
            <w:rFonts w:asciiTheme="minorEastAsia" w:hAnsiTheme="minorEastAsia" w:hint="eastAsia"/>
            <w:noProof/>
          </w:rPr>
          <w:t>5.1.1实验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0</w:t>
        </w:r>
        <w:r w:rsidR="00F670CE" w:rsidRPr="00F670CE">
          <w:rPr>
            <w:rStyle w:val="ac"/>
            <w:rFonts w:asciiTheme="minorEastAsia" w:hAnsiTheme="minorEastAsia" w:hint="eastAsia"/>
            <w:webHidden/>
          </w:rPr>
          <w:fldChar w:fldCharType="end"/>
        </w:r>
      </w:hyperlink>
    </w:p>
    <w:p w14:paraId="04A02DD2" w14:textId="19A8F75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4" w:history="1">
        <w:r w:rsidR="00F670CE" w:rsidRPr="00F670CE">
          <w:rPr>
            <w:rStyle w:val="ac"/>
            <w:rFonts w:asciiTheme="minorEastAsia" w:hAnsiTheme="minorEastAsia" w:hint="eastAsia"/>
            <w:noProof/>
          </w:rPr>
          <w:t>5.1.2上位机程序</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1</w:t>
        </w:r>
        <w:r w:rsidR="00F670CE" w:rsidRPr="00F670CE">
          <w:rPr>
            <w:rStyle w:val="ac"/>
            <w:rFonts w:asciiTheme="minorEastAsia" w:hAnsiTheme="minorEastAsia" w:hint="eastAsia"/>
            <w:webHidden/>
          </w:rPr>
          <w:fldChar w:fldCharType="end"/>
        </w:r>
      </w:hyperlink>
    </w:p>
    <w:p w14:paraId="100A9088" w14:textId="6439F38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5" w:history="1">
        <w:r w:rsidR="00F670CE" w:rsidRPr="00F670CE">
          <w:rPr>
            <w:rStyle w:val="ac"/>
            <w:rFonts w:asciiTheme="minorEastAsia" w:hAnsiTheme="minorEastAsia" w:hint="eastAsia"/>
            <w:noProof/>
          </w:rPr>
          <w:t>5.1.3实验效果展示</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2</w:t>
        </w:r>
        <w:r w:rsidR="00F670CE" w:rsidRPr="00F670CE">
          <w:rPr>
            <w:rStyle w:val="ac"/>
            <w:rFonts w:asciiTheme="minorEastAsia" w:hAnsiTheme="minorEastAsia" w:hint="eastAsia"/>
            <w:webHidden/>
          </w:rPr>
          <w:fldChar w:fldCharType="end"/>
        </w:r>
      </w:hyperlink>
    </w:p>
    <w:p w14:paraId="00577093" w14:textId="3F723180" w:rsidR="00F670CE" w:rsidRPr="00F670CE" w:rsidRDefault="00000000">
      <w:pPr>
        <w:pStyle w:val="TOC2"/>
        <w:rPr>
          <w:rStyle w:val="ac"/>
          <w:rFonts w:asciiTheme="minorEastAsia" w:hAnsiTheme="minorEastAsia" w:hint="eastAsia"/>
        </w:rPr>
      </w:pPr>
      <w:hyperlink w:anchor="_Toc199972626" w:history="1">
        <w:r w:rsidR="00F670CE" w:rsidRPr="00F670CE">
          <w:rPr>
            <w:rStyle w:val="ac"/>
            <w:rFonts w:asciiTheme="minorEastAsia" w:eastAsiaTheme="minorEastAsia" w:hAnsiTheme="minorEastAsia" w:cstheme="minorBidi" w:hint="eastAsia"/>
          </w:rPr>
          <w:t>5.2触觉信号测试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43</w:t>
        </w:r>
        <w:r w:rsidR="00F670CE" w:rsidRPr="00F670CE">
          <w:rPr>
            <w:rStyle w:val="ac"/>
            <w:rFonts w:asciiTheme="minorEastAsia" w:eastAsiaTheme="minorEastAsia" w:hAnsiTheme="minorEastAsia" w:cstheme="minorBidi" w:hint="eastAsia"/>
            <w:webHidden/>
          </w:rPr>
          <w:fldChar w:fldCharType="end"/>
        </w:r>
      </w:hyperlink>
    </w:p>
    <w:p w14:paraId="35866F99" w14:textId="64A29DB3"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7" w:history="1">
        <w:r w:rsidR="00F670CE" w:rsidRPr="00F670CE">
          <w:rPr>
            <w:rStyle w:val="ac"/>
            <w:rFonts w:asciiTheme="minorEastAsia" w:hAnsiTheme="minorEastAsia" w:hint="eastAsia"/>
            <w:noProof/>
          </w:rPr>
          <w:t>5.2.1实验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3</w:t>
        </w:r>
        <w:r w:rsidR="00F670CE" w:rsidRPr="00F670CE">
          <w:rPr>
            <w:rStyle w:val="ac"/>
            <w:rFonts w:asciiTheme="minorEastAsia" w:hAnsiTheme="minorEastAsia" w:hint="eastAsia"/>
            <w:webHidden/>
          </w:rPr>
          <w:fldChar w:fldCharType="end"/>
        </w:r>
      </w:hyperlink>
    </w:p>
    <w:p w14:paraId="01742345" w14:textId="11AFEC12"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8" w:history="1">
        <w:r w:rsidR="00F670CE" w:rsidRPr="00F670CE">
          <w:rPr>
            <w:rStyle w:val="ac"/>
            <w:rFonts w:asciiTheme="minorEastAsia" w:hAnsiTheme="minorEastAsia" w:hint="eastAsia"/>
            <w:noProof/>
          </w:rPr>
          <w:t>5.2.2抓握实验</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4</w:t>
        </w:r>
        <w:r w:rsidR="00F670CE" w:rsidRPr="00F670CE">
          <w:rPr>
            <w:rStyle w:val="ac"/>
            <w:rFonts w:asciiTheme="minorEastAsia" w:hAnsiTheme="minorEastAsia" w:hint="eastAsia"/>
            <w:webHidden/>
          </w:rPr>
          <w:fldChar w:fldCharType="end"/>
        </w:r>
      </w:hyperlink>
    </w:p>
    <w:p w14:paraId="5F79B208" w14:textId="14D77A9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9" w:history="1">
        <w:r w:rsidR="00F670CE" w:rsidRPr="00F670CE">
          <w:rPr>
            <w:rStyle w:val="ac"/>
            <w:rFonts w:asciiTheme="minorEastAsia" w:hAnsiTheme="minorEastAsia" w:hint="eastAsia"/>
            <w:noProof/>
          </w:rPr>
          <w:t>5.2.3传感信号采集</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C7F2F">
          <w:rPr>
            <w:rStyle w:val="ac"/>
            <w:rFonts w:asciiTheme="minorEastAsia" w:hAnsiTheme="minorEastAsia" w:hint="eastAsia"/>
            <w:noProof/>
            <w:webHidden/>
          </w:rPr>
          <w:t>44</w:t>
        </w:r>
        <w:r w:rsidR="00F670CE" w:rsidRPr="00F670CE">
          <w:rPr>
            <w:rStyle w:val="ac"/>
            <w:rFonts w:asciiTheme="minorEastAsia" w:hAnsiTheme="minorEastAsia" w:hint="eastAsia"/>
            <w:webHidden/>
          </w:rPr>
          <w:fldChar w:fldCharType="end"/>
        </w:r>
      </w:hyperlink>
    </w:p>
    <w:p w14:paraId="5AAFBDF0" w14:textId="20201864" w:rsidR="00F670CE" w:rsidRPr="00F670CE" w:rsidRDefault="00000000">
      <w:pPr>
        <w:pStyle w:val="TOC2"/>
        <w:rPr>
          <w:rStyle w:val="ac"/>
          <w:rFonts w:asciiTheme="minorEastAsia" w:hAnsiTheme="minorEastAsia" w:hint="eastAsia"/>
        </w:rPr>
      </w:pPr>
      <w:hyperlink w:anchor="_Toc199972630" w:history="1">
        <w:r w:rsidR="00F670CE" w:rsidRPr="00F670CE">
          <w:rPr>
            <w:rStyle w:val="ac"/>
            <w:rFonts w:asciiTheme="minorEastAsia" w:eastAsiaTheme="minorEastAsia" w:hAnsiTheme="minorEastAsia" w:cstheme="minorBidi" w:hint="eastAsia"/>
          </w:rPr>
          <w:t>5.3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46</w:t>
        </w:r>
        <w:r w:rsidR="00F670CE" w:rsidRPr="00F670CE">
          <w:rPr>
            <w:rStyle w:val="ac"/>
            <w:rFonts w:asciiTheme="minorEastAsia" w:eastAsiaTheme="minorEastAsia" w:hAnsiTheme="minorEastAsia" w:cstheme="minorBidi" w:hint="eastAsia"/>
            <w:webHidden/>
          </w:rPr>
          <w:fldChar w:fldCharType="end"/>
        </w:r>
      </w:hyperlink>
    </w:p>
    <w:p w14:paraId="23168E1C" w14:textId="659A5EED" w:rsidR="00F670CE" w:rsidRPr="00F670CE" w:rsidRDefault="00000000">
      <w:pPr>
        <w:pStyle w:val="TOC1"/>
        <w:rPr>
          <w:rStyle w:val="ac"/>
          <w:rFonts w:hint="eastAsia"/>
        </w:rPr>
      </w:pPr>
      <w:hyperlink w:anchor="_Toc199972631" w:history="1">
        <w:r w:rsidR="00F670CE" w:rsidRPr="00F670CE">
          <w:rPr>
            <w:rStyle w:val="ac"/>
            <w:rFonts w:hint="eastAsia"/>
          </w:rPr>
          <w:t>第六章 总结与展望</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47</w:t>
        </w:r>
        <w:r w:rsidR="00F670CE" w:rsidRPr="00F670CE">
          <w:rPr>
            <w:rStyle w:val="ac"/>
            <w:rFonts w:hint="eastAsia"/>
            <w:webHidden/>
          </w:rPr>
          <w:fldChar w:fldCharType="end"/>
        </w:r>
      </w:hyperlink>
    </w:p>
    <w:p w14:paraId="33568D8E" w14:textId="0A976F70" w:rsidR="00F670CE" w:rsidRPr="00F670CE" w:rsidRDefault="00000000">
      <w:pPr>
        <w:pStyle w:val="TOC2"/>
        <w:rPr>
          <w:rStyle w:val="ac"/>
          <w:rFonts w:asciiTheme="minorEastAsia" w:hAnsiTheme="minorEastAsia" w:hint="eastAsia"/>
        </w:rPr>
      </w:pPr>
      <w:hyperlink w:anchor="_Toc199972632" w:history="1">
        <w:r w:rsidR="00F670CE" w:rsidRPr="00F670CE">
          <w:rPr>
            <w:rStyle w:val="ac"/>
            <w:rFonts w:asciiTheme="minorEastAsia" w:eastAsiaTheme="minorEastAsia" w:hAnsiTheme="minorEastAsia" w:cstheme="minorBidi" w:hint="eastAsia"/>
          </w:rPr>
          <w:t>6.1工作总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47</w:t>
        </w:r>
        <w:r w:rsidR="00F670CE" w:rsidRPr="00F670CE">
          <w:rPr>
            <w:rStyle w:val="ac"/>
            <w:rFonts w:asciiTheme="minorEastAsia" w:eastAsiaTheme="minorEastAsia" w:hAnsiTheme="minorEastAsia" w:cstheme="minorBidi" w:hint="eastAsia"/>
            <w:webHidden/>
          </w:rPr>
          <w:fldChar w:fldCharType="end"/>
        </w:r>
      </w:hyperlink>
    </w:p>
    <w:p w14:paraId="1A816212" w14:textId="4609F8E9" w:rsidR="00F670CE" w:rsidRPr="00F670CE" w:rsidRDefault="00000000">
      <w:pPr>
        <w:pStyle w:val="TOC2"/>
        <w:rPr>
          <w:rStyle w:val="ac"/>
          <w:rFonts w:asciiTheme="minorEastAsia" w:hAnsiTheme="minorEastAsia" w:hint="eastAsia"/>
        </w:rPr>
      </w:pPr>
      <w:hyperlink w:anchor="_Toc199972633" w:history="1">
        <w:r w:rsidR="00F670CE" w:rsidRPr="00F670CE">
          <w:rPr>
            <w:rStyle w:val="ac"/>
            <w:rFonts w:asciiTheme="minorEastAsia" w:eastAsiaTheme="minorEastAsia" w:hAnsiTheme="minorEastAsia" w:cstheme="minorBidi" w:hint="eastAsia"/>
          </w:rPr>
          <w:t>6.2工作展望</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C7F2F">
          <w:rPr>
            <w:rStyle w:val="ac"/>
            <w:rFonts w:asciiTheme="minorEastAsia" w:eastAsiaTheme="minorEastAsia" w:hAnsiTheme="minorEastAsia" w:cstheme="minorBidi" w:hint="eastAsia"/>
            <w:webHidden/>
          </w:rPr>
          <w:t>48</w:t>
        </w:r>
        <w:r w:rsidR="00F670CE" w:rsidRPr="00F670CE">
          <w:rPr>
            <w:rStyle w:val="ac"/>
            <w:rFonts w:asciiTheme="minorEastAsia" w:eastAsiaTheme="minorEastAsia" w:hAnsiTheme="minorEastAsia" w:cstheme="minorBidi" w:hint="eastAsia"/>
            <w:webHidden/>
          </w:rPr>
          <w:fldChar w:fldCharType="end"/>
        </w:r>
      </w:hyperlink>
    </w:p>
    <w:p w14:paraId="709C0C13" w14:textId="73B9DB83" w:rsidR="00F670CE" w:rsidRDefault="00000000">
      <w:pPr>
        <w:pStyle w:val="TOC1"/>
        <w:rPr>
          <w:rFonts w:asciiTheme="minorHAnsi" w:hAnsiTheme="minorHAnsi"/>
          <w:sz w:val="22"/>
          <w:szCs w:val="24"/>
          <w14:ligatures w14:val="standardContextual"/>
        </w:rPr>
      </w:pPr>
      <w:hyperlink w:anchor="_Toc199972634" w:history="1">
        <w:r w:rsidR="00F670CE" w:rsidRPr="008771A1">
          <w:rPr>
            <w:rStyle w:val="ac"/>
            <w:rFonts w:hint="eastAsia"/>
          </w:rPr>
          <w:t>参考文献</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C7F2F">
          <w:rPr>
            <w:rStyle w:val="ac"/>
            <w:rFonts w:hint="eastAsia"/>
            <w:webHidden/>
          </w:rPr>
          <w:t>49</w:t>
        </w:r>
        <w:r w:rsidR="00F670CE" w:rsidRPr="00F670CE">
          <w:rPr>
            <w:rStyle w:val="ac"/>
            <w:rFonts w:hint="eastAsia"/>
            <w:webHidden/>
          </w:rPr>
          <w:fldChar w:fldCharType="end"/>
        </w:r>
      </w:hyperlink>
    </w:p>
    <w:p w14:paraId="2D88364E" w14:textId="42771C4F" w:rsidR="00F670CE" w:rsidRDefault="00000000">
      <w:pPr>
        <w:pStyle w:val="TOC1"/>
        <w:rPr>
          <w:rFonts w:asciiTheme="minorHAnsi" w:hAnsiTheme="minorHAnsi"/>
          <w:sz w:val="22"/>
          <w:szCs w:val="24"/>
          <w14:ligatures w14:val="standardContextual"/>
        </w:rPr>
      </w:pPr>
      <w:hyperlink w:anchor="_Toc199972635" w:history="1">
        <w:r w:rsidR="00F670CE" w:rsidRPr="008771A1">
          <w:rPr>
            <w:rStyle w:val="ac"/>
            <w:rFonts w:hint="eastAsia"/>
          </w:rPr>
          <w:t>致    谢</w:t>
        </w:r>
        <w:r w:rsidR="00F670CE">
          <w:rPr>
            <w:rFonts w:hint="eastAsia"/>
            <w:webHidden/>
          </w:rPr>
          <w:tab/>
        </w:r>
        <w:r w:rsidR="00F670CE">
          <w:rPr>
            <w:rFonts w:hint="eastAsia"/>
            <w:webHidden/>
          </w:rPr>
          <w:fldChar w:fldCharType="begin"/>
        </w:r>
        <w:r w:rsidR="00F670CE">
          <w:rPr>
            <w:rFonts w:hint="eastAsia"/>
            <w:webHidden/>
          </w:rPr>
          <w:instrText xml:space="preserve"> </w:instrText>
        </w:r>
        <w:r w:rsidR="00F670CE">
          <w:rPr>
            <w:webHidden/>
          </w:rPr>
          <w:instrText>PAGEREF _Toc199972635 \h</w:instrText>
        </w:r>
        <w:r w:rsidR="00F670CE">
          <w:rPr>
            <w:rFonts w:hint="eastAsia"/>
            <w:webHidden/>
          </w:rPr>
          <w:instrText xml:space="preserve"> </w:instrText>
        </w:r>
        <w:r w:rsidR="00F670CE">
          <w:rPr>
            <w:rFonts w:hint="eastAsia"/>
            <w:webHidden/>
          </w:rPr>
        </w:r>
        <w:r w:rsidR="00F670CE">
          <w:rPr>
            <w:rFonts w:hint="eastAsia"/>
            <w:webHidden/>
          </w:rPr>
          <w:fldChar w:fldCharType="separate"/>
        </w:r>
        <w:r w:rsidR="008C7F2F">
          <w:rPr>
            <w:rFonts w:hint="eastAsia"/>
            <w:webHidden/>
          </w:rPr>
          <w:t>51</w:t>
        </w:r>
        <w:r w:rsidR="00F670CE">
          <w:rPr>
            <w:rFonts w:hint="eastAsia"/>
            <w:webHidden/>
          </w:rPr>
          <w:fldChar w:fldCharType="end"/>
        </w:r>
      </w:hyperlink>
    </w:p>
    <w:p w14:paraId="197AC4B8" w14:textId="5D981C7C" w:rsidR="00244132" w:rsidRDefault="00B83C2D" w:rsidP="005535FE">
      <w:pPr>
        <w:pStyle w:val="1"/>
        <w:rPr>
          <w:rFonts w:cs="Times New Roman"/>
        </w:rPr>
        <w:sectPr w:rsidR="00244132" w:rsidSect="00B65D74">
          <w:headerReference w:type="default" r:id="rId16"/>
          <w:footerReference w:type="default" r:id="rId17"/>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5" w:name="_Toc199972575"/>
      <w:bookmarkEnd w:id="4"/>
      <w:r w:rsidRPr="00044032">
        <w:lastRenderedPageBreak/>
        <w:t>第一章</w:t>
      </w:r>
      <w:r w:rsidRPr="00044032">
        <w:t xml:space="preserve"> </w:t>
      </w:r>
      <w:r w:rsidRPr="00044032">
        <w:t>绪论</w:t>
      </w:r>
      <w:bookmarkEnd w:id="5"/>
    </w:p>
    <w:p w14:paraId="5372CABF" w14:textId="77777777" w:rsidR="00C702DA" w:rsidRDefault="00C702DA" w:rsidP="0090155A">
      <w:pPr>
        <w:pStyle w:val="2"/>
      </w:pPr>
      <w:bookmarkStart w:id="6" w:name="_Toc199972576"/>
      <w:r w:rsidRPr="00322030">
        <w:t>1.1</w:t>
      </w:r>
      <w:r w:rsidR="00107E28" w:rsidRPr="00322030">
        <w:t>课题</w:t>
      </w:r>
      <w:r w:rsidRPr="00322030">
        <w:t>背景和意义</w:t>
      </w:r>
      <w:bookmarkEnd w:id="6"/>
    </w:p>
    <w:p w14:paraId="42656867" w14:textId="7F2DE363"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537D8D">
        <w:rPr>
          <w:rFonts w:cs="Times New Roman"/>
        </w:rPr>
        <w:instrText xml:space="preserve"> ADDIN ZOTERO_ITEM CSL_CITATION {"citationID":"ZEn78Ay9","properties":{"formattedCitation":"\\super [1]\\nosupersub{}","plainCitation":"[1]","noteIndex":0},"citationItems":[{"id":514,"uris":["http://zotero.org/users/16524339/items/UDSGIFGG"],"itemData":{"id":514,"type":"article-journal","container-title":"IEEE/CAA Journal of Automatica Sinica","DOI":"10.1109/JAS.2020.1003381","ISSN":"2329-9266, 2329-9274","issue":"1","journalAbbreviation":"IEEE/CAA J. Autom. Sinica","page":"23-36","source":"DOI.org (Crossref)","title":"An overview of calibration technology of industrial robots","volume":"8","author":[{"family":"Li","given":"Zhibin"},{"family":"Li","given":"Shuai"},{"family":"Luo","given":"Xin"}],"issued":{"date-parts":[["2021",1]]}}}],"schema":"https://github.com/citation-style-language/schema/raw/master/csl-citation.json"} </w:instrText>
      </w:r>
      <w:r w:rsidR="00544739">
        <w:rPr>
          <w:rFonts w:cs="Times New Roman"/>
        </w:rPr>
        <w:fldChar w:fldCharType="separate"/>
      </w:r>
      <w:r w:rsidR="00537D8D" w:rsidRPr="00537D8D">
        <w:rPr>
          <w:rFonts w:cs="Times New Roman"/>
          <w:kern w:val="0"/>
          <w:vertAlign w:val="superscript"/>
        </w:rPr>
        <w:t>[1]</w:t>
      </w:r>
      <w:r w:rsidR="00544739">
        <w:rPr>
          <w:rFonts w:cs="Times New Roman"/>
        </w:rPr>
        <w:fldChar w:fldCharType="end"/>
      </w:r>
      <w:r w:rsidR="00350DB7">
        <w:rPr>
          <w:rFonts w:hint="eastAsia"/>
        </w:rPr>
        <w:t>、</w:t>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2BEEBAB0"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w:t>
      </w:r>
      <w:r w:rsidR="00350DB7">
        <w:rPr>
          <w:rFonts w:hint="eastAsia"/>
        </w:rPr>
        <w:t>，</w:t>
      </w:r>
      <w:r w:rsidRPr="00C13AA6">
        <w:t>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7" w:name="_Toc199972577"/>
      <w:r w:rsidRPr="00CC35F8">
        <w:t>1.2</w:t>
      </w:r>
      <w:r w:rsidR="00E404DC">
        <w:rPr>
          <w:rFonts w:hint="eastAsia"/>
        </w:rPr>
        <w:t>国内外</w:t>
      </w:r>
      <w:r w:rsidRPr="00CC35F8">
        <w:t>研究现状</w:t>
      </w:r>
      <w:bookmarkEnd w:id="7"/>
    </w:p>
    <w:p w14:paraId="374D0D8A" w14:textId="0E9FEF08"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E35920">
        <w:instrText xml:space="preserve"> ADDIN ZOTERO_ITEM CSL_CITATION {"citationID":"v3C6nkYQ","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517,"uris":["http://zotero.org/users/16524339/items/VMBJEY22"],"itemData":{"id":517,"type":"paper-conference","event-title":"Proc. Int. Conf. ICCAS","page":"1288-1293","title":"Anthropomorphic robot hand: Gifu hand III","author":[{"family":"Mouri","given":"T"},{"family":"Kawasaki","given":"H"},{"family":"Yoshikawa","given":"K"},{"literal":"et al"}],"issued":{"date-parts":[["2002"]]}}}],"schema":"https://github.com/citation-style-language/schema/raw/master/csl-citation.json"} </w:instrText>
      </w:r>
      <w:r w:rsidR="00544739">
        <w:fldChar w:fldCharType="separate"/>
      </w:r>
      <w:r w:rsidR="00E35920" w:rsidRPr="00E35920">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8" w:name="_Toc199972578"/>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8"/>
    </w:p>
    <w:p w14:paraId="11B4389F" w14:textId="58FE467C"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r w:rsidR="00BA4BEF">
        <w:rPr>
          <w:rFonts w:hint="eastAsia"/>
        </w:rPr>
        <w:t>。</w:t>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01E3AF82"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8C7F2F">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9" w:name="_Toc199972579"/>
      <w:r w:rsidRPr="00DA4342">
        <w:rPr>
          <w:rFonts w:asciiTheme="majorEastAsia" w:eastAsiaTheme="majorEastAsia" w:hAnsiTheme="majorEastAsia" w:hint="eastAsia"/>
          <w:szCs w:val="24"/>
        </w:rPr>
        <w:t>1.2.2欠驱动型灵巧手</w:t>
      </w:r>
      <w:bookmarkEnd w:id="9"/>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2DE2D607"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r w:rsidR="00BA4BEF">
        <w:rPr>
          <w:rFonts w:hint="eastAsia"/>
        </w:rPr>
        <w:t>。</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0">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D4234D7"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A243BE">
        <w:rPr>
          <w:rFonts w:ascii="宋体" w:hAnsi="Courier New" w:cs="Courier New"/>
          <w:b/>
          <w:bCs/>
          <w:szCs w:val="21"/>
          <w:vertAlign w:val="superscript"/>
        </w:rPr>
        <w:instrText xml:space="preserve"> ADDIN ZOTERO_ITEM CSL_CITATION {"citationID":"ZgHDHzW9","properties":{"formattedCitation":"\\super [22]\\nosupersub{}","plainCitation":"[22]","noteIndex":0},"citationItems":[{"id":402,"uris":["http://zotero.org/users/16524339/items/ZTHAVFES"],"itemData":{"id":402,"type":"article-journal","abstract":"Mechanical design of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 (i) an anthropomorphic structure and (ii) the capability of grasping objects in a stable and secure way. This paper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rst considers the existing body of literature on the various performance criteria used for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These criteria are class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ed into a) grasp and b) physical characteristics. To this end, various perspectives of existing papers on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w:instrText>
      </w:r>
      <w:r w:rsidR="00A243BE">
        <w:rPr>
          <w:rFonts w:ascii="宋体" w:hAnsi="Courier New" w:cs="Courier New"/>
          <w:b/>
          <w:bCs/>
          <w:szCs w:val="21"/>
          <w:vertAlign w:val="superscript"/>
        </w:rPr>
        <w:instrText>’</w:instrText>
      </w:r>
      <w:r w:rsidR="00A243BE">
        <w:rPr>
          <w:rFonts w:ascii="宋体" w:hAnsi="Courier New" w:cs="Courier New"/>
          <w:b/>
          <w:bCs/>
          <w:szCs w:val="21"/>
          <w:vertAlign w:val="superscript"/>
        </w:rPr>
        <w:instrText xml:space="preserve">s features such as shape-adaptivity, natural motion, stability, force isotropy, workspace, and weight are considered. Furthermore, existing linkage-driven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hAnsi="Courier New" w:cs="Courier New"/>
          <w:b/>
          <w:bCs/>
          <w:szCs w:val="21"/>
          <w:vertAlign w:val="superscript"/>
        </w:rPr>
        <w:fldChar w:fldCharType="separate"/>
      </w:r>
      <w:r w:rsidR="00A243BE" w:rsidRPr="00A243BE">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2383C5FE" w14:textId="77777777" w:rsidR="006B3FAE" w:rsidRDefault="006B3FAE" w:rsidP="008C2C81">
      <w:pPr>
        <w:spacing w:line="360" w:lineRule="auto"/>
        <w:ind w:firstLine="480"/>
        <w:rPr>
          <w:rFonts w:ascii="宋体" w:hAnsi="Courier New" w:cs="Courier New"/>
          <w:szCs w:val="21"/>
        </w:rPr>
      </w:pP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5098FF6D"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A243BE">
        <w:rPr>
          <w:rFonts w:ascii="宋体" w:eastAsia="宋体" w:hAnsi="Courier New" w:cs="Courier New"/>
          <w:b/>
          <w:bCs/>
          <w:sz w:val="24"/>
          <w:szCs w:val="21"/>
          <w:vertAlign w:val="superscript"/>
        </w:rPr>
        <w:instrText xml:space="preserve"> ADDIN ZOTERO_ITEM CSL_CITATION {"citationID":"0svINPhc","properties":{"formattedCitation":"\\super [22\\uc0\\u8211{}24]\\nosupersub{}","plainCitation":"[22</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24]","noteIndex":0},"citationItems":[{"id":402,"uris":["http://zotero.org/users/16524339/items/ZTHAVFES"],"itemData":{"id":402,"type":"article-journal","abstract":"Mechanical design of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These criteria are class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id":391,"uris":["http://zotero.org/users/16524339/items/VUX5IR59"],"itemData":{"id":391,"type":"article-journal","abstract":"This paper suggests a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A243BE">
        <w:rPr>
          <w:rFonts w:ascii="宋体" w:eastAsia="宋体" w:hAnsi="Courier New" w:cs="Courier New"/>
          <w:b/>
          <w:bCs/>
          <w:sz w:val="24"/>
          <w:szCs w:val="21"/>
          <w:vertAlign w:val="superscript"/>
        </w:rPr>
        <w:instrText>ﬂ</w:instrText>
      </w:r>
      <w:r w:rsidR="00A243BE">
        <w:rPr>
          <w:rFonts w:ascii="宋体" w:eastAsia="宋体" w:hAnsi="Courier New" w:cs="Courier New"/>
          <w:b/>
          <w:bCs/>
          <w:sz w:val="24"/>
          <w:szCs w:val="21"/>
          <w:vertAlign w:val="superscript"/>
        </w:rPr>
        <w:instrText>exor digitorum super</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is (FDS) and extensor indicis (EI) in a lower arm. In this paper, we assume that EMG signals have some relations with velocity of muscle movement by neglecting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dynamics due to its negligible small mass. In order to obtain desired position and velocity of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A243BE" w:rsidRPr="00A243BE">
        <w:rPr>
          <w:rFonts w:ascii="宋体" w:eastAsia="宋体" w:hAnsi="宋体" w:cs="Times New Roman"/>
          <w:kern w:val="0"/>
          <w:sz w:val="24"/>
          <w:vertAlign w:val="superscript"/>
        </w:rPr>
        <w:t>[22–24]</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10" w:name="_Toc199972580"/>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10"/>
    </w:p>
    <w:p w14:paraId="60CDAFC0" w14:textId="1ABC8513"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w:t>
      </w:r>
      <w:r w:rsidRPr="00C644C3">
        <w:rPr>
          <w:rFonts w:ascii="宋体" w:hAnsi="Courier New" w:cs="Courier New"/>
          <w:szCs w:val="21"/>
        </w:rPr>
        <w:lastRenderedPageBreak/>
        <w:t>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A243BE">
        <w:rPr>
          <w:rFonts w:ascii="宋体" w:hAnsi="Courier New" w:cs="Courier New"/>
          <w:szCs w:val="21"/>
        </w:rPr>
        <w:instrText xml:space="preserve"> ADDIN ZOTERO_ITEM CSL_CITATION {"citationID":"hb8qpVqV","properties":{"formattedCitation":"\\super [25]\\nosupersub{}","plainCitation":"[25]","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A243BE" w:rsidRPr="00A243BE">
        <w:rPr>
          <w:rFonts w:ascii="宋体" w:eastAsia="宋体" w:hAnsi="宋体" w:cs="Times New Roman"/>
          <w:kern w:val="0"/>
          <w:vertAlign w:val="superscript"/>
        </w:rPr>
        <w:t>[25]</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77012DD5" w:rsidR="00125623" w:rsidRDefault="00125623" w:rsidP="00125623">
      <w:pPr>
        <w:pStyle w:val="a6"/>
        <w:spacing w:line="360" w:lineRule="auto"/>
        <w:ind w:firstLine="480"/>
      </w:pPr>
      <w:r w:rsidRPr="00C644C3">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A243BE">
        <w:instrText xml:space="preserve"> ADDIN ZOTERO_ITEM CSL_CITATION {"citationID":"oei86CMd","properties":{"formattedCitation":"\\super [26]\\nosupersub{}","plainCitation":"[26]","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A243BE" w:rsidRPr="00A243BE">
        <w:rPr>
          <w:rFonts w:hAnsi="宋体" w:cs="Times New Roman"/>
          <w:kern w:val="0"/>
          <w:vertAlign w:val="superscript"/>
        </w:rPr>
        <w:t>[26]</w:t>
      </w:r>
      <w:r w:rsidR="00544739">
        <w:fldChar w:fldCharType="end"/>
      </w:r>
      <w:r w:rsidRPr="00C644C3">
        <w:t>、</w:t>
      </w:r>
      <w:r w:rsidR="00D64FF6">
        <w:rPr>
          <w:rFonts w:hint="eastAsia"/>
        </w:rPr>
        <w:t>电容</w:t>
      </w:r>
      <w:r w:rsidRPr="00C644C3">
        <w:t>式</w:t>
      </w:r>
      <w:r w:rsidR="00544739">
        <w:fldChar w:fldCharType="begin"/>
      </w:r>
      <w:r w:rsidR="00A243BE">
        <w:instrText xml:space="preserve"> ADDIN ZOTERO_ITEM CSL_CITATION {"citationID":"LBhV9oAF","properties":{"formattedCitation":"\\super [27]\\nosupersub{}","plainCitation":"[27]","noteIndex":0},"citationItems":[{"id":481,"uris":["http://zotero.org/users/16524339/items/BB3NFKIJ"],"itemData":</w:instrText>
      </w:r>
      <w:r w:rsidR="00A243BE">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A243BE" w:rsidRPr="00A243BE">
        <w:rPr>
          <w:rFonts w:hAnsi="宋体" w:cs="Times New Roman"/>
          <w:kern w:val="0"/>
          <w:vertAlign w:val="superscript"/>
        </w:rPr>
        <w:t>[27]</w:t>
      </w:r>
      <w:r w:rsidR="00544739">
        <w:fldChar w:fldCharType="end"/>
      </w:r>
      <w:r>
        <w:rPr>
          <w:rFonts w:hint="eastAsia"/>
        </w:rPr>
        <w:t>、</w:t>
      </w:r>
      <w:r w:rsidR="00D64FF6">
        <w:rPr>
          <w:rFonts w:hint="eastAsia"/>
        </w:rPr>
        <w:t>电压</w:t>
      </w:r>
      <w:r w:rsidRPr="00C644C3">
        <w:t>式</w:t>
      </w:r>
      <w:r w:rsidR="00544739">
        <w:fldChar w:fldCharType="begin"/>
      </w:r>
      <w:r w:rsidR="004D4E15">
        <w:instrText xml:space="preserve"> ADDIN ZOTERO_ITEM CSL_CITATION {"citationID":"4AX3rZLd","properties":{"formattedCitation":"\\super [28]\\nosupersub{}","plainCitation":"[28]","noteIndex":0},"citationItems":[{"id":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schema":"https://github.com/citation-style-language/schema/raw/master/csl-citation.json"} </w:instrText>
      </w:r>
      <w:r w:rsidR="00544739">
        <w:fldChar w:fldCharType="separate"/>
      </w:r>
      <w:r w:rsidR="004D4E15" w:rsidRPr="004D4E15">
        <w:rPr>
          <w:rFonts w:hAnsi="宋体" w:cs="Times New Roman"/>
          <w:kern w:val="0"/>
          <w:vertAlign w:val="superscript"/>
        </w:rPr>
        <w:t>[28]</w:t>
      </w:r>
      <w:r w:rsidR="00544739">
        <w:fldChar w:fldCharType="end"/>
      </w:r>
      <w:r>
        <w:rPr>
          <w:rFonts w:hint="eastAsia"/>
        </w:rPr>
        <w:t>、</w:t>
      </w:r>
      <w:r w:rsidR="004232A6">
        <w:rPr>
          <w:rFonts w:hint="eastAsia"/>
        </w:rPr>
        <w:t>光学式</w:t>
      </w:r>
      <w:r w:rsidR="00544739">
        <w:rPr>
          <w:b/>
          <w:bCs/>
          <w:vertAlign w:val="superscript"/>
        </w:rPr>
        <w:fldChar w:fldCharType="begin"/>
      </w:r>
      <w:r w:rsidR="00A243BE">
        <w:rPr>
          <w:b/>
          <w:bCs/>
          <w:vertAlign w:val="superscript"/>
        </w:rPr>
        <w:instrText xml:space="preserve"> ADDIN ZOTERO_ITEM CSL_CITATION {"citationID":"tnwSBb20","properties":{"formattedCitation":"\\super [29]\\nosupersub{}","plainCitation":"[29]","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A243BE" w:rsidRPr="00A243BE">
        <w:rPr>
          <w:rFonts w:hAnsi="宋体" w:cs="Times New Roman"/>
          <w:kern w:val="0"/>
          <w:vertAlign w:val="superscript"/>
        </w:rPr>
        <w:t>[29]</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44987BAF" w:rsidR="00CD5E73" w:rsidRDefault="004D4E15" w:rsidP="001E7FDD">
      <w:pPr>
        <w:pStyle w:val="a6"/>
        <w:spacing w:line="360" w:lineRule="auto"/>
        <w:ind w:firstLineChars="0" w:firstLine="0"/>
        <w:jc w:val="center"/>
      </w:pPr>
      <w:r>
        <w:rPr>
          <w:noProof/>
        </w:rPr>
        <w:drawing>
          <wp:inline distT="0" distB="0" distL="0" distR="0" wp14:anchorId="54963B56" wp14:editId="3956F8E5">
            <wp:extent cx="5661329" cy="318359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5890" r="5080" b="10950"/>
                    <a:stretch/>
                  </pic:blipFill>
                  <pic:spPr bwMode="auto">
                    <a:xfrm>
                      <a:off x="0" y="0"/>
                      <a:ext cx="5677470" cy="3192671"/>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69A5DB4C"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591E84">
        <w:rPr>
          <w:rFonts w:ascii="宋体" w:eastAsia="宋体" w:hAnsi="Courier New" w:cs="Courier New"/>
          <w:b/>
          <w:bCs/>
          <w:sz w:val="24"/>
          <w:szCs w:val="21"/>
          <w:vertAlign w:val="superscript"/>
        </w:rPr>
        <w:instrText xml:space="preserve"> ADDIN ZOTERO_ITEM CSL_CITATION {"citationID":"T9JcbfNq","properties":{"formattedCitation":"\\super [26\\uc0\\u8211{}29]\\nosupersub{}","plainCitation":"[26</w:instrText>
      </w:r>
      <w:r w:rsidR="00591E84">
        <w:rPr>
          <w:rFonts w:ascii="宋体" w:eastAsia="宋体" w:hAnsi="Courier New" w:cs="Courier New"/>
          <w:b/>
          <w:bCs/>
          <w:sz w:val="24"/>
          <w:szCs w:val="21"/>
          <w:vertAlign w:val="superscript"/>
        </w:rPr>
        <w:instrText>–</w:instrText>
      </w:r>
      <w:r w:rsidR="00591E84">
        <w:rPr>
          <w:rFonts w:ascii="宋体" w:eastAsia="宋体" w:hAnsi="Courier New" w:cs="Courier New"/>
          <w:b/>
          <w:bCs/>
          <w:sz w:val="24"/>
          <w:szCs w:val="21"/>
          <w:vertAlign w:val="superscript"/>
        </w:rPr>
        <w:instrText>29]","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591E84">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591E84">
        <w:rPr>
          <w:rFonts w:ascii="宋体" w:eastAsia="宋体" w:hAnsi="Courier New" w:cs="Courier New"/>
          <w:b/>
          <w:bCs/>
          <w:sz w:val="24"/>
          <w:szCs w:val="21"/>
          <w:vertAlign w:val="superscript"/>
        </w:rPr>
        <w:instrText xml:space="preserve">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591E84" w:rsidRPr="00591E84">
        <w:rPr>
          <w:rFonts w:ascii="宋体" w:eastAsia="宋体" w:hAnsi="宋体" w:cs="Times New Roman"/>
          <w:kern w:val="0"/>
          <w:sz w:val="24"/>
          <w:vertAlign w:val="superscript"/>
        </w:rPr>
        <w:t>[26–29]</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30A4FAFC"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591E84">
        <w:rPr>
          <w:rFonts w:ascii="宋体" w:hAnsi="Courier New" w:cs="Courier New"/>
          <w:szCs w:val="21"/>
        </w:rPr>
        <w:instrText xml:space="preserve"> ADDIN ZOTERO_ITEM CSL_CITATION {"citationID":"af4XhWTy","properties":{"formattedCitation":"\\super [30]\\nosupersub{}","plainCitation":"[30]","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591E84" w:rsidRPr="00591E84">
        <w:rPr>
          <w:rFonts w:ascii="宋体" w:eastAsia="宋体" w:hAnsi="宋体" w:cs="Times New Roman"/>
          <w:kern w:val="0"/>
          <w:vertAlign w:val="superscript"/>
        </w:rPr>
        <w:t>[30]</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C86F0B1"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s1kvV2Sm","properties":{"formattedCitation":"\\super [31]\\nosupersub{}","plainCitation":"[31]","noteIndex":0},"citationItems":[{"id":439,"uris":["http://zotero.org/users/16524339/items/NSUHGE3G"],"itemData":</w:instrText>
      </w:r>
      <w:r w:rsidR="00591E84">
        <w:rPr>
          <w:rFonts w:asciiTheme="majorEastAsia" w:eastAsiaTheme="majorEastAsia" w:hAnsiTheme="majorEastAsia"/>
          <w:szCs w:val="24"/>
        </w:rPr>
        <w:instrText>{"id":439,"type":"article-journal","abstract":"With the increasing demand for the dexterity of robotic operation, dexterous manipulation of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with reinforcement learning is an interesting subject in the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 of robotics research. Our purpose is to present a comprehensive review of the techniques for dexterous manipulation with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591E84">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1]</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0l86jSbq","properties":{"formattedCitation":"\\super [32]\\nosupersub{}","plainCitation":"[32]","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2]</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11" w:name="_Toc199972581"/>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11"/>
    </w:p>
    <w:p w14:paraId="32431C4C" w14:textId="649F8E68"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w:t>
      </w:r>
      <w:r w:rsidRPr="00667138">
        <w:lastRenderedPageBreak/>
        <w:t>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r w:rsidR="00E415B8">
        <w:rPr>
          <w:rFonts w:hint="eastAsia"/>
        </w:rPr>
        <w:t>。</w:t>
      </w:r>
    </w:p>
    <w:p w14:paraId="4DCD5D20" w14:textId="77777777" w:rsidR="0057707F" w:rsidRDefault="0057707F" w:rsidP="00D343A8">
      <w:pPr>
        <w:spacing w:line="360" w:lineRule="auto"/>
        <w:ind w:firstLineChars="0" w:firstLine="0"/>
      </w:pPr>
    </w:p>
    <w:p w14:paraId="6FB50495" w14:textId="0DD5582A" w:rsidR="002E52D0" w:rsidRDefault="00D61609" w:rsidP="002E52D0">
      <w:pPr>
        <w:spacing w:line="360" w:lineRule="auto"/>
        <w:ind w:firstLineChars="0" w:firstLine="0"/>
        <w:jc w:val="center"/>
      </w:pPr>
      <w:r>
        <w:rPr>
          <w:noProof/>
        </w:rPr>
        <w:drawing>
          <wp:inline distT="0" distB="0" distL="0" distR="0" wp14:anchorId="2979EA77" wp14:editId="29F42752">
            <wp:extent cx="6012000" cy="3383799"/>
            <wp:effectExtent l="0" t="0" r="825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12000" cy="3383799"/>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w:t>
      </w:r>
      <w:r w:rsidR="001C4DCB">
        <w:rPr>
          <w:rFonts w:hint="eastAsia"/>
        </w:rPr>
        <w:lastRenderedPageBreak/>
        <w:t>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12" w:name="_Toc199972582"/>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12"/>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13" w:name="_Toc199972583"/>
      <w:r w:rsidRPr="00A3169F">
        <w:t>2.1</w:t>
      </w:r>
      <w:r w:rsidR="00BF67A0">
        <w:rPr>
          <w:rFonts w:hint="eastAsia"/>
        </w:rPr>
        <w:t>仿生手指及手掌的设计</w:t>
      </w:r>
      <w:r w:rsidR="00352087">
        <w:rPr>
          <w:rFonts w:hint="eastAsia"/>
        </w:rPr>
        <w:t>方案</w:t>
      </w:r>
      <w:bookmarkEnd w:id="13"/>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14" w:name="_Toc199972584"/>
      <w:r>
        <w:rPr>
          <w:rFonts w:hint="eastAsia"/>
        </w:rPr>
        <w:t>2.1.1</w:t>
      </w:r>
      <w:r w:rsidR="00BF67A0">
        <w:rPr>
          <w:rFonts w:hint="eastAsia"/>
        </w:rPr>
        <w:t>手指机械结构设计</w:t>
      </w:r>
      <w:bookmarkEnd w:id="14"/>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097604F3"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8C7F2F">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54139898" w14:textId="77777777" w:rsidR="006B3FAE" w:rsidRDefault="006B3FAE" w:rsidP="00D71641">
      <w:pPr>
        <w:spacing w:line="360" w:lineRule="auto"/>
        <w:ind w:firstLine="480"/>
      </w:pPr>
    </w:p>
    <w:p w14:paraId="1C431257" w14:textId="0A1E9BFD" w:rsidR="00677C50" w:rsidRDefault="008F40EF" w:rsidP="00C87D04">
      <w:pPr>
        <w:spacing w:line="360" w:lineRule="auto"/>
        <w:ind w:firstLineChars="0" w:firstLine="0"/>
        <w:jc w:val="center"/>
        <w:rPr>
          <w:rFonts w:ascii="宋体" w:eastAsia="宋体" w:hAnsi="Courier New" w:cs="Courier New"/>
          <w:sz w:val="21"/>
          <w:szCs w:val="21"/>
        </w:rPr>
      </w:pPr>
      <w:r>
        <w:rPr>
          <w:noProof/>
        </w:rPr>
        <w:drawing>
          <wp:inline distT="0" distB="0" distL="0" distR="0" wp14:anchorId="3297DC03" wp14:editId="73FF5AF9">
            <wp:extent cx="4476307" cy="3559555"/>
            <wp:effectExtent l="0" t="0" r="63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18422" r="10853"/>
                    <a:stretch/>
                  </pic:blipFill>
                  <pic:spPr bwMode="auto">
                    <a:xfrm>
                      <a:off x="0" y="0"/>
                      <a:ext cx="4531808" cy="3603690"/>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15" w:name="_Toc199972585"/>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15"/>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5FF45E04" w14:textId="77777777" w:rsidR="006B3FAE" w:rsidRDefault="006B3FAE" w:rsidP="00D71641">
      <w:pPr>
        <w:spacing w:line="360" w:lineRule="auto"/>
        <w:ind w:firstLine="480"/>
      </w:pP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lastRenderedPageBreak/>
        <w:t>绳的布置，应该在再指尖嵌入热熔螺母之前，即先将手指的驱动绳内置再指尖内，然后再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47362666">
            <wp:extent cx="5337545" cy="4319306"/>
            <wp:effectExtent l="0" t="0" r="0" b="508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l="16350" r="14097"/>
                    <a:stretch/>
                  </pic:blipFill>
                  <pic:spPr bwMode="auto">
                    <a:xfrm>
                      <a:off x="0" y="0"/>
                      <a:ext cx="5354509" cy="4333034"/>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16" w:name="_Toc199972586"/>
      <w:r>
        <w:rPr>
          <w:rFonts w:hint="eastAsia"/>
        </w:rPr>
        <w:lastRenderedPageBreak/>
        <w:t>2.1.</w:t>
      </w:r>
      <w:r w:rsidR="00E44C97">
        <w:rPr>
          <w:rFonts w:hint="eastAsia"/>
        </w:rPr>
        <w:t>3</w:t>
      </w:r>
      <w:r w:rsidR="000F5BA4" w:rsidRPr="000F5BA4">
        <w:t>不同手指设计方案的结构与功能差异</w:t>
      </w:r>
      <w:r w:rsidR="000F5BA4">
        <w:rPr>
          <w:rFonts w:hint="eastAsia"/>
        </w:rPr>
        <w:t>分析</w:t>
      </w:r>
      <w:bookmarkEnd w:id="16"/>
    </w:p>
    <w:p w14:paraId="20F608C4" w14:textId="5FDB0A25" w:rsidR="007376CD" w:rsidRDefault="007376CD" w:rsidP="00B7337D">
      <w:pPr>
        <w:spacing w:line="360" w:lineRule="auto"/>
        <w:ind w:firstLine="480"/>
      </w:pPr>
      <w:r>
        <w:rPr>
          <w:rFonts w:hint="eastAsia"/>
        </w:rPr>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17" w:name="OLE_LINK26"/>
      <w:bookmarkStart w:id="18"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17"/>
        <w:bookmarkEnd w:id="18"/>
      </w:tr>
    </w:tbl>
    <w:p w14:paraId="247A8D0E" w14:textId="22D48E1C" w:rsidR="0079159C" w:rsidRDefault="003F6E1D" w:rsidP="00C87D04">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110E23C4" w14:textId="73FAAAEC" w:rsidR="00B574C7" w:rsidRDefault="00F97772" w:rsidP="0079159C">
      <w:pPr>
        <w:spacing w:line="360" w:lineRule="auto"/>
        <w:ind w:firstLine="480"/>
      </w:pPr>
      <w:r>
        <w:rPr>
          <w:rFonts w:hint="eastAsia"/>
        </w:rPr>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3CFB83AD" w14:textId="21794B12" w:rsidR="00C87D04" w:rsidRDefault="00C87D04" w:rsidP="00C87D04">
      <w:pPr>
        <w:spacing w:line="360" w:lineRule="auto"/>
        <w:ind w:firstLineChars="0" w:firstLine="0"/>
        <w:jc w:val="center"/>
      </w:pPr>
      <w:r>
        <w:rPr>
          <w:rFonts w:ascii="宋体" w:eastAsia="宋体" w:hAnsi="Courier New" w:cs="Courier New"/>
          <w:noProof/>
          <w:sz w:val="21"/>
          <w:szCs w:val="21"/>
        </w:rPr>
        <w:lastRenderedPageBreak/>
        <w:drawing>
          <wp:inline distT="0" distB="0" distL="0" distR="0" wp14:anchorId="4541BD5E" wp14:editId="060A9219">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5B8E6693" w14:textId="3399801C" w:rsidR="00C87D04" w:rsidRPr="00C87D04" w:rsidRDefault="00C87D04" w:rsidP="00C87D04">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 xml:space="preserve">8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60BCE55" w14:textId="77777777" w:rsidR="006B3FAE" w:rsidRDefault="006B3FAE" w:rsidP="005F2094">
      <w:pPr>
        <w:spacing w:line="360" w:lineRule="auto"/>
        <w:ind w:firstLine="480"/>
      </w:pP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08C0C7EA">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l="23824" t="13474" r="22970" b="8219"/>
                    <a:stretch/>
                  </pic:blipFill>
                  <pic:spPr bwMode="auto">
                    <a:xfrm>
                      <a:off x="0" y="0"/>
                      <a:ext cx="3868615" cy="320466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w:t>
      </w:r>
      <w:r>
        <w:rPr>
          <w:rFonts w:hint="eastAsia"/>
        </w:rPr>
        <w:lastRenderedPageBreak/>
        <w:t>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19" w:name="_Toc199972587"/>
      <w:r>
        <w:rPr>
          <w:rFonts w:hint="eastAsia"/>
        </w:rPr>
        <w:t>2.1.4</w:t>
      </w:r>
      <w:r>
        <w:rPr>
          <w:rFonts w:hint="eastAsia"/>
        </w:rPr>
        <w:t>手掌的结构设计</w:t>
      </w:r>
      <w:bookmarkEnd w:id="19"/>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DAD85">
            <wp:extent cx="5894363" cy="289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l="6993" t="15999" r="6255" b="8216"/>
                    <a:stretch/>
                  </pic:blipFill>
                  <pic:spPr bwMode="auto">
                    <a:xfrm>
                      <a:off x="0" y="0"/>
                      <a:ext cx="5945417" cy="2923294"/>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20" w:name="_Toc199972588"/>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20"/>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w:t>
      </w:r>
      <w:r w:rsidR="00C63EAF" w:rsidRPr="00C63EAF">
        <w:lastRenderedPageBreak/>
        <w:t>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21" w:name="_Toc199972589"/>
      <w:r>
        <w:rPr>
          <w:rFonts w:hint="eastAsia"/>
        </w:rPr>
        <w:t>2.2.1</w:t>
      </w:r>
      <w:r w:rsidR="00BF67A0">
        <w:rPr>
          <w:rFonts w:hint="eastAsia"/>
        </w:rPr>
        <w:t>手腕关节的机械结构设计</w:t>
      </w:r>
      <w:bookmarkEnd w:id="21"/>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33DB52C7">
            <wp:extent cx="6094763" cy="2201594"/>
            <wp:effectExtent l="0" t="0" r="127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a:extLst>
                        <a:ext uri="{28A0092B-C50C-407E-A947-70E740481C1C}">
                          <a14:useLocalDpi xmlns:a14="http://schemas.microsoft.com/office/drawing/2010/main" val="0"/>
                        </a:ext>
                      </a:extLst>
                    </a:blip>
                    <a:srcRect t="20885" b="14876"/>
                    <a:stretch/>
                  </pic:blipFill>
                  <pic:spPr bwMode="auto">
                    <a:xfrm>
                      <a:off x="0" y="0"/>
                      <a:ext cx="6106252" cy="2205744"/>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drawing>
          <wp:inline distT="0" distB="0" distL="0" distR="0" wp14:anchorId="01E2A787" wp14:editId="7670680A">
            <wp:extent cx="6047524" cy="2686929"/>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t="12632" b="8429"/>
                    <a:stretch/>
                  </pic:blipFill>
                  <pic:spPr bwMode="auto">
                    <a:xfrm>
                      <a:off x="0" y="0"/>
                      <a:ext cx="6047524" cy="268692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282C7496">
            <wp:extent cx="3763925" cy="2929196"/>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0" t="6105" r="18702"/>
                    <a:stretch/>
                  </pic:blipFill>
                  <pic:spPr bwMode="auto">
                    <a:xfrm>
                      <a:off x="0" y="0"/>
                      <a:ext cx="3852107" cy="2997821"/>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22" w:name="_Toc199972590"/>
      <w:r>
        <w:rPr>
          <w:rFonts w:hint="eastAsia"/>
        </w:rPr>
        <w:lastRenderedPageBreak/>
        <w:t>2.2.2</w:t>
      </w:r>
      <w:r w:rsidR="00BF67A0">
        <w:rPr>
          <w:rFonts w:hint="eastAsia"/>
        </w:rPr>
        <w:t>手腕关节的驱动设计</w:t>
      </w:r>
      <w:bookmarkEnd w:id="22"/>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451F3261">
            <wp:extent cx="6172093" cy="2806996"/>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a:extLst>
                        <a:ext uri="{28A0092B-C50C-407E-A947-70E740481C1C}">
                          <a14:useLocalDpi xmlns:a14="http://schemas.microsoft.com/office/drawing/2010/main" val="0"/>
                        </a:ext>
                      </a:extLst>
                    </a:blip>
                    <a:srcRect l="4264" t="16630" r="1929" b="7571"/>
                    <a:stretch/>
                  </pic:blipFill>
                  <pic:spPr bwMode="auto">
                    <a:xfrm>
                      <a:off x="0" y="0"/>
                      <a:ext cx="6274633" cy="285363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23" w:name="_Toc199972591"/>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23"/>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w:t>
      </w:r>
      <w:r w:rsidRPr="009708BF">
        <w:lastRenderedPageBreak/>
        <w:t>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24" w:name="_Toc199972592"/>
      <w:r>
        <w:rPr>
          <w:rFonts w:hint="eastAsia"/>
        </w:rPr>
        <w:t>2.3.1</w:t>
      </w:r>
      <w:r w:rsidR="00B92179">
        <w:rPr>
          <w:rFonts w:hint="eastAsia"/>
        </w:rPr>
        <w:t>小臂</w:t>
      </w:r>
      <w:r w:rsidR="00812EBC">
        <w:rPr>
          <w:rFonts w:hint="eastAsia"/>
        </w:rPr>
        <w:t>机械</w:t>
      </w:r>
      <w:r w:rsidR="00B92179">
        <w:rPr>
          <w:rFonts w:hint="eastAsia"/>
        </w:rPr>
        <w:t>结构设计</w:t>
      </w:r>
      <w:bookmarkEnd w:id="24"/>
    </w:p>
    <w:p w14:paraId="3E0C0444" w14:textId="5223A2A5" w:rsidR="00872ADF" w:rsidRDefault="00872ADF" w:rsidP="003B4FC0">
      <w:pPr>
        <w:spacing w:line="360" w:lineRule="auto"/>
        <w:ind w:firstLine="480"/>
      </w:pPr>
      <w:r>
        <w:rPr>
          <w:rFonts w:hint="eastAsia"/>
        </w:rPr>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60FF7B06" w:rsidR="000D6D02" w:rsidRDefault="00437770" w:rsidP="00437770">
      <w:pPr>
        <w:spacing w:line="360" w:lineRule="auto"/>
        <w:ind w:firstLine="480"/>
        <w:rPr>
          <w:noProof/>
        </w:rPr>
      </w:pPr>
      <w:r>
        <w:rPr>
          <w:rFonts w:hint="eastAsia"/>
          <w:noProof/>
        </w:rPr>
        <w:t>四指弯曲驱动模块有四个舵机，分别用于连接四指的弯曲驱动绳，当舵机转盘转动时，会牵动弯曲驱动绳使得手指发生弯曲</w:t>
      </w:r>
      <w:r w:rsidR="00C87D04">
        <w:rPr>
          <w:rFonts w:hint="eastAsia"/>
          <w:noProof/>
        </w:rPr>
        <w:t>；</w:t>
      </w:r>
      <w:r>
        <w:rPr>
          <w:rFonts w:hint="eastAsia"/>
          <w:noProof/>
        </w:rPr>
        <w:t>拇指驱动模块也有四个舵机，分别用于驱动拇指的两个摆动自由度</w:t>
      </w:r>
      <w:r w:rsidR="00C87D04">
        <w:rPr>
          <w:rFonts w:hint="eastAsia"/>
          <w:noProof/>
        </w:rPr>
        <w:t>、一个弯曲自由度和一个自转自由度；手腕驱动模块拥有两个舵机，分别用于驱动手腕的左右偏转自由度。</w:t>
      </w:r>
    </w:p>
    <w:p w14:paraId="1BFDFD0E" w14:textId="77777777" w:rsidR="00C87D04" w:rsidRDefault="00C87D04" w:rsidP="00437770">
      <w:pPr>
        <w:spacing w:line="360" w:lineRule="auto"/>
        <w:ind w:firstLine="480"/>
        <w:rPr>
          <w:noProof/>
        </w:rPr>
      </w:pPr>
    </w:p>
    <w:p w14:paraId="017A868A" w14:textId="2CFB4138" w:rsidR="000D6D02" w:rsidRDefault="007A041D" w:rsidP="00437770">
      <w:pPr>
        <w:spacing w:line="360" w:lineRule="auto"/>
        <w:ind w:firstLineChars="0" w:firstLine="0"/>
        <w:jc w:val="center"/>
        <w:rPr>
          <w:noProof/>
        </w:rPr>
      </w:pPr>
      <w:r>
        <w:rPr>
          <w:noProof/>
        </w:rPr>
        <w:drawing>
          <wp:inline distT="0" distB="0" distL="0" distR="0" wp14:anchorId="0BF67C6F" wp14:editId="7CC776D2">
            <wp:extent cx="5209953" cy="31646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3525" t="1771" b="4905"/>
                    <a:stretch/>
                  </pic:blipFill>
                  <pic:spPr bwMode="auto">
                    <a:xfrm>
                      <a:off x="0" y="0"/>
                      <a:ext cx="5215913" cy="3168269"/>
                    </a:xfrm>
                    <a:prstGeom prst="rect">
                      <a:avLst/>
                    </a:prstGeom>
                    <a:noFill/>
                    <a:ln>
                      <a:noFill/>
                    </a:ln>
                    <a:extLst>
                      <a:ext uri="{53640926-AAD7-44D8-BBD7-CCE9431645EC}">
                        <a14:shadowObscured xmlns:a14="http://schemas.microsoft.com/office/drawing/2010/main"/>
                      </a:ext>
                    </a:extLst>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25" w:name="_Toc199972593"/>
      <w:r>
        <w:rPr>
          <w:rFonts w:hint="eastAsia"/>
        </w:rPr>
        <w:t>2.3.2</w:t>
      </w:r>
      <w:r w:rsidR="00B92179">
        <w:rPr>
          <w:rFonts w:hint="eastAsia"/>
        </w:rPr>
        <w:t>内置驱动模块的分配</w:t>
      </w:r>
      <w:bookmarkEnd w:id="25"/>
    </w:p>
    <w:p w14:paraId="65CA9B57" w14:textId="138AB67D" w:rsidR="007D762E" w:rsidRDefault="000F1A03" w:rsidP="00C87D04">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C87D04">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5DEDAE56" w14:textId="030BC353" w:rsidR="000513B5" w:rsidRDefault="007D762E" w:rsidP="00C87D04">
      <w:pPr>
        <w:spacing w:line="360" w:lineRule="auto"/>
        <w:ind w:firstLine="480"/>
      </w:pPr>
      <w:r>
        <w:rPr>
          <w:rFonts w:hint="eastAsia"/>
        </w:rPr>
        <w:lastRenderedPageBreak/>
        <w:t>中间的四个舵机为拇指驱动模块，其转盘朝内，白色的绳子为拇指四个自由度的牵引绳，分别负责拇指前三个关节的弯曲自由度，指根的前后和左右的摆动自由度和拇指自身的旋转自由度。最下方的两个白色舵机为手腕处的驱动模块，可以操控手腕部分的弯曲和摆动自由度。</w:t>
      </w:r>
    </w:p>
    <w:p w14:paraId="5AB53726" w14:textId="2D824EC5" w:rsidR="00C87D04" w:rsidRDefault="00C87D04" w:rsidP="00C87D04">
      <w:pPr>
        <w:spacing w:line="360" w:lineRule="auto"/>
        <w:ind w:firstLineChars="0" w:firstLine="0"/>
        <w:jc w:val="center"/>
      </w:pPr>
      <w:r>
        <w:rPr>
          <w:noProof/>
        </w:rPr>
        <w:drawing>
          <wp:inline distT="0" distB="0" distL="0" distR="0" wp14:anchorId="7B14AA63" wp14:editId="62D99B76">
            <wp:extent cx="4327451" cy="3601843"/>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9">
                      <a:extLst>
                        <a:ext uri="{28A0092B-C50C-407E-A947-70E740481C1C}">
                          <a14:useLocalDpi xmlns:a14="http://schemas.microsoft.com/office/drawing/2010/main" val="0"/>
                        </a:ext>
                      </a:extLst>
                    </a:blip>
                    <a:srcRect l="20023" t="4000" r="17181" b="3138"/>
                    <a:stretch/>
                  </pic:blipFill>
                  <pic:spPr bwMode="auto">
                    <a:xfrm>
                      <a:off x="0" y="0"/>
                      <a:ext cx="4339351" cy="3611747"/>
                    </a:xfrm>
                    <a:prstGeom prst="rect">
                      <a:avLst/>
                    </a:prstGeom>
                    <a:noFill/>
                    <a:ln>
                      <a:noFill/>
                    </a:ln>
                    <a:extLst>
                      <a:ext uri="{53640926-AAD7-44D8-BBD7-CCE9431645EC}">
                        <a14:shadowObscured xmlns:a14="http://schemas.microsoft.com/office/drawing/2010/main"/>
                      </a:ext>
                    </a:extLst>
                  </pic:spPr>
                </pic:pic>
              </a:graphicData>
            </a:graphic>
          </wp:inline>
        </w:drawing>
      </w:r>
    </w:p>
    <w:p w14:paraId="6B36D8B1" w14:textId="4A5E024A" w:rsidR="00C87D04" w:rsidRPr="00C87D04" w:rsidRDefault="00C87D04" w:rsidP="00C87D04">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Pr>
          <w:rFonts w:ascii="宋体" w:eastAsia="宋体" w:hAnsi="Courier New" w:cs="Courier New" w:hint="eastAsia"/>
          <w:sz w:val="21"/>
          <w:szCs w:val="21"/>
        </w:rPr>
        <w:t>2-16 小臂内部驱动结构图</w:t>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26" w:name="_Toc199972594"/>
      <w:r w:rsidRPr="00074080">
        <w:rPr>
          <w:rFonts w:eastAsia="黑体" w:cs="Times New Roman" w:hint="eastAsia"/>
          <w:sz w:val="28"/>
          <w:szCs w:val="28"/>
        </w:rPr>
        <w:t>2.4</w:t>
      </w:r>
      <w:r w:rsidRPr="00074080">
        <w:rPr>
          <w:rFonts w:eastAsia="黑体" w:cs="Times New Roman" w:hint="eastAsia"/>
          <w:sz w:val="28"/>
          <w:szCs w:val="28"/>
        </w:rPr>
        <w:t>本章小结</w:t>
      </w:r>
      <w:bookmarkEnd w:id="26"/>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27" w:name="_Toc199972595"/>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27"/>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28" w:name="_Toc199972596"/>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28"/>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29" w:name="_Toc199972597"/>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29"/>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30" w:name="_Toc199972598"/>
      <w:r>
        <w:rPr>
          <w:rFonts w:hint="eastAsia"/>
        </w:rPr>
        <w:t>3.1.2 PVDF</w:t>
      </w:r>
      <w:r>
        <w:rPr>
          <w:rFonts w:hint="eastAsia"/>
        </w:rPr>
        <w:t>动态力传感</w:t>
      </w:r>
      <w:r w:rsidR="00F11787">
        <w:rPr>
          <w:rFonts w:hint="eastAsia"/>
        </w:rPr>
        <w:t>元件</w:t>
      </w:r>
      <w:bookmarkEnd w:id="30"/>
    </w:p>
    <w:p w14:paraId="58526AF4" w14:textId="7B396933"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591E84">
        <w:instrText xml:space="preserve"> ADDIN ZOTERO_ITEM CSL_CITATION {"citationID":"KWPGxxve","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77430" cy="3046729"/>
                    </a:xfrm>
                    <a:prstGeom prst="rect">
                      <a:avLst/>
                    </a:prstGeom>
                  </pic:spPr>
                </pic:pic>
              </a:graphicData>
            </a:graphic>
          </wp:inline>
        </w:drawing>
      </w:r>
    </w:p>
    <w:p w14:paraId="7548625B" w14:textId="1A51F088"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591E84">
        <w:instrText xml:space="preserve"> ADDIN ZOTERO_ITEM CSL_CITATION {"citationID":"pBfWFIZb","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31" w:name="_Toc199972599"/>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31"/>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1C98B96B" w14:textId="1FE19526" w:rsidR="006B26BF" w:rsidRPr="00C87D04" w:rsidRDefault="00A20C22" w:rsidP="00C87D04">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8C7F2F">
        <w:rPr>
          <w:rFonts w:asciiTheme="minorEastAsia" w:eastAsiaTheme="minorEastAsia" w:hAnsiTheme="minorEastAsia" w:hint="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32" w:name="_Toc199972600"/>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32"/>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33" w:name="_Toc199972601"/>
      <w:r>
        <w:rPr>
          <w:rFonts w:hint="eastAsia"/>
        </w:rPr>
        <w:t>3</w:t>
      </w:r>
      <w:r w:rsidRPr="00061018">
        <w:rPr>
          <w:rFonts w:hint="eastAsia"/>
        </w:rPr>
        <w:t>.3.1</w:t>
      </w:r>
      <w:r>
        <w:rPr>
          <w:rFonts w:hint="eastAsia"/>
        </w:rPr>
        <w:t>硅胶浇筑工艺制备柔性皮肤</w:t>
      </w:r>
      <w:bookmarkEnd w:id="33"/>
    </w:p>
    <w:p w14:paraId="63B4F6CB" w14:textId="3A371808" w:rsidR="002B3320" w:rsidRDefault="001E2F82" w:rsidP="003B4FC0">
      <w:pPr>
        <w:widowControl/>
        <w:spacing w:line="360" w:lineRule="auto"/>
        <w:ind w:firstLine="480"/>
        <w:jc w:val="left"/>
      </w:pPr>
      <w:r>
        <w:rPr>
          <w:rFonts w:hint="eastAsia"/>
        </w:rPr>
        <w:t>硅胶浇筑首先需要进行模具设计</w:t>
      </w:r>
      <w:r w:rsidR="00E415B8">
        <w:rPr>
          <w:rFonts w:hint="eastAsia"/>
        </w:rPr>
        <w:t>，图</w:t>
      </w:r>
      <w:r w:rsidR="00E415B8">
        <w:rPr>
          <w:rFonts w:hint="eastAsia"/>
        </w:rPr>
        <w:t>3-4</w:t>
      </w:r>
      <w:r w:rsidR="00E415B8">
        <w:rPr>
          <w:rFonts w:hint="eastAsia"/>
        </w:rPr>
        <w:t>为模具浇筑图</w:t>
      </w:r>
      <w:r>
        <w:rPr>
          <w:rFonts w:hint="eastAsia"/>
        </w:rPr>
        <w:t>。</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34" w:name="_Toc199972602"/>
      <w:r>
        <w:rPr>
          <w:rFonts w:hint="eastAsia"/>
        </w:rPr>
        <w:t>3.3.2</w:t>
      </w:r>
      <w:r>
        <w:rPr>
          <w:rFonts w:hint="eastAsia"/>
        </w:rPr>
        <w:t>室温固化硅</w:t>
      </w:r>
      <w:r w:rsidR="000C1A2E">
        <w:rPr>
          <w:rFonts w:hint="eastAsia"/>
        </w:rPr>
        <w:t>硅</w:t>
      </w:r>
      <w:r>
        <w:rPr>
          <w:rFonts w:hint="eastAsia"/>
        </w:rPr>
        <w:t>胶制备柔性皮肤</w:t>
      </w:r>
      <w:bookmarkEnd w:id="34"/>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35" w:name="_Toc199972603"/>
      <w:r>
        <w:rPr>
          <w:rFonts w:hint="eastAsia"/>
        </w:rPr>
        <w:t>3.3.3</w:t>
      </w:r>
      <w:r w:rsidR="001E2F82">
        <w:rPr>
          <w:rFonts w:hint="eastAsia"/>
        </w:rPr>
        <w:t>方案对比与最终选型</w:t>
      </w:r>
      <w:bookmarkEnd w:id="35"/>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5">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36" w:name="_Toc199972604"/>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36"/>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37" w:name="_Toc199972605"/>
      <w:r>
        <w:rPr>
          <w:rFonts w:hint="eastAsia"/>
        </w:rPr>
        <w:t>3</w:t>
      </w:r>
      <w:r w:rsidRPr="00026A69">
        <w:rPr>
          <w:rFonts w:hint="eastAsia"/>
        </w:rPr>
        <w:t>.4.1</w:t>
      </w:r>
      <w:r>
        <w:rPr>
          <w:rFonts w:hint="eastAsia"/>
        </w:rPr>
        <w:t>应变片静态力传感器信号测试分析</w:t>
      </w:r>
      <w:bookmarkEnd w:id="37"/>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38" w:name="_Toc199972606"/>
      <w:r>
        <w:rPr>
          <w:rFonts w:hint="eastAsia"/>
        </w:rPr>
        <w:lastRenderedPageBreak/>
        <w:t>3.4.2 PVDF</w:t>
      </w:r>
      <w:r>
        <w:rPr>
          <w:rFonts w:hint="eastAsia"/>
        </w:rPr>
        <w:t>动态力传感器信号测试分析</w:t>
      </w:r>
      <w:bookmarkEnd w:id="38"/>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2CDB3629">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39" w:name="_Toc199972607"/>
      <w:r w:rsidRPr="003856E0">
        <w:rPr>
          <w:rFonts w:eastAsia="黑体" w:cs="Times New Roman" w:hint="eastAsia"/>
          <w:sz w:val="28"/>
          <w:szCs w:val="28"/>
        </w:rPr>
        <w:t>3.5</w:t>
      </w:r>
      <w:r w:rsidRPr="003856E0">
        <w:rPr>
          <w:rFonts w:eastAsia="黑体" w:cs="Times New Roman" w:hint="eastAsia"/>
          <w:sz w:val="28"/>
          <w:szCs w:val="28"/>
        </w:rPr>
        <w:t>本章小结</w:t>
      </w:r>
      <w:bookmarkEnd w:id="39"/>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40" w:name="_Toc199972608"/>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40"/>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41" w:name="_Toc199972609"/>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41"/>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42" w:name="_Toc199972610"/>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42"/>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3675EDF7" w14:textId="77777777" w:rsidR="006B3FAE" w:rsidRDefault="006B3FAE" w:rsidP="003B4FC0">
      <w:pPr>
        <w:widowControl/>
        <w:spacing w:line="360" w:lineRule="auto"/>
        <w:ind w:firstLine="480"/>
      </w:pP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43" w:name="_Toc199972611"/>
      <w:r>
        <w:rPr>
          <w:rFonts w:hint="eastAsia"/>
        </w:rPr>
        <w:t>4</w:t>
      </w:r>
      <w:r w:rsidR="00792495">
        <w:rPr>
          <w:rFonts w:hint="eastAsia"/>
        </w:rPr>
        <w:t>.1.2</w:t>
      </w:r>
      <w:r w:rsidR="00792495">
        <w:rPr>
          <w:rFonts w:hint="eastAsia"/>
        </w:rPr>
        <w:t>总线舵机及其控制方法</w:t>
      </w:r>
      <w:bookmarkEnd w:id="43"/>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13CC7DA4">
            <wp:extent cx="4848447" cy="3061993"/>
            <wp:effectExtent l="0" t="0" r="952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9423"/>
                    <a:stretch/>
                  </pic:blipFill>
                  <pic:spPr bwMode="auto">
                    <a:xfrm>
                      <a:off x="0" y="0"/>
                      <a:ext cx="4899241" cy="3094072"/>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2D475F71">
            <wp:extent cx="5805376" cy="3015306"/>
            <wp:effectExtent l="0" t="0" r="508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a:extLst>
                        <a:ext uri="{28A0092B-C50C-407E-A947-70E740481C1C}">
                          <a14:useLocalDpi xmlns:a14="http://schemas.microsoft.com/office/drawing/2010/main" val="0"/>
                        </a:ext>
                      </a:extLst>
                    </a:blip>
                    <a:srcRect l="5793" t="15477" r="8896" b="5710"/>
                    <a:stretch/>
                  </pic:blipFill>
                  <pic:spPr bwMode="auto">
                    <a:xfrm>
                      <a:off x="0" y="0"/>
                      <a:ext cx="5834099" cy="3030225"/>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0557B3AA" w14:textId="77777777" w:rsidR="003967F9" w:rsidRDefault="003967F9" w:rsidP="00D71641">
      <w:pPr>
        <w:widowControl/>
        <w:spacing w:line="360" w:lineRule="auto"/>
        <w:ind w:firstLine="480"/>
        <w:jc w:val="center"/>
      </w:pPr>
    </w:p>
    <w:p w14:paraId="5AE67DAF" w14:textId="77777777" w:rsidR="00350DB7" w:rsidRDefault="00350DB7"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lastRenderedPageBreak/>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44" w:name="_Toc199972612"/>
      <w:r>
        <w:rPr>
          <w:rFonts w:hint="eastAsia"/>
        </w:rPr>
        <w:t>4</w:t>
      </w:r>
      <w:r w:rsidR="00792495">
        <w:rPr>
          <w:rFonts w:hint="eastAsia"/>
        </w:rPr>
        <w:t>.1.3</w:t>
      </w:r>
      <w:r w:rsidR="00792495">
        <w:rPr>
          <w:rFonts w:hint="eastAsia"/>
        </w:rPr>
        <w:t>各驱动模块的舵机选型方案</w:t>
      </w:r>
      <w:bookmarkEnd w:id="44"/>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2">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45" w:name="_Toc199972613"/>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45"/>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4AF7A494" w:rsidR="00600B61" w:rsidRDefault="009B49CB" w:rsidP="00D71641">
      <w:pPr>
        <w:widowControl/>
        <w:spacing w:line="360" w:lineRule="auto"/>
        <w:ind w:firstLineChars="0" w:firstLine="0"/>
        <w:outlineLvl w:val="2"/>
      </w:pPr>
      <w:bookmarkStart w:id="46" w:name="_Toc199972614"/>
      <w:r>
        <w:rPr>
          <w:rFonts w:hint="eastAsia"/>
        </w:rPr>
        <w:t>4</w:t>
      </w:r>
      <w:r w:rsidR="00600B61" w:rsidRPr="00600B61">
        <w:rPr>
          <w:rFonts w:hint="eastAsia"/>
        </w:rPr>
        <w:t>.</w:t>
      </w:r>
      <w:r w:rsidR="00F670CE">
        <w:rPr>
          <w:rFonts w:hint="eastAsia"/>
        </w:rPr>
        <w:t>2</w:t>
      </w:r>
      <w:r w:rsidR="00600B61" w:rsidRPr="00600B61">
        <w:rPr>
          <w:rFonts w:hint="eastAsia"/>
        </w:rPr>
        <w:t>.1</w:t>
      </w:r>
      <w:r w:rsidR="00600B61">
        <w:rPr>
          <w:rFonts w:hint="eastAsia"/>
        </w:rPr>
        <w:t>集成舵机控制板</w:t>
      </w:r>
      <w:bookmarkEnd w:id="46"/>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199990E6">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1454" cy="271105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37EF6986" w:rsidR="00600B61" w:rsidRDefault="009B49CB" w:rsidP="00D71641">
      <w:pPr>
        <w:widowControl/>
        <w:spacing w:line="360" w:lineRule="auto"/>
        <w:ind w:firstLineChars="0" w:firstLine="0"/>
        <w:outlineLvl w:val="2"/>
      </w:pPr>
      <w:bookmarkStart w:id="47" w:name="_Toc199972615"/>
      <w:r>
        <w:rPr>
          <w:rFonts w:hint="eastAsia"/>
        </w:rPr>
        <w:lastRenderedPageBreak/>
        <w:t>4</w:t>
      </w:r>
      <w:r w:rsidR="00600B61">
        <w:rPr>
          <w:rFonts w:hint="eastAsia"/>
        </w:rPr>
        <w:t>.</w:t>
      </w:r>
      <w:r w:rsidR="00F670CE">
        <w:rPr>
          <w:rFonts w:hint="eastAsia"/>
        </w:rPr>
        <w:t>2</w:t>
      </w:r>
      <w:r w:rsidR="00600B61">
        <w:rPr>
          <w:rFonts w:hint="eastAsia"/>
        </w:rPr>
        <w:t>.2 URT-1</w:t>
      </w:r>
      <w:r w:rsidR="00600B61">
        <w:rPr>
          <w:rFonts w:hint="eastAsia"/>
        </w:rPr>
        <w:t>总线舵机调试板</w:t>
      </w:r>
      <w:bookmarkEnd w:id="47"/>
    </w:p>
    <w:p w14:paraId="3F894AE1" w14:textId="6A7064BB" w:rsidR="00FC5489"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7F2D42C1" w14:textId="77777777" w:rsidR="006B3FAE" w:rsidRPr="00FE0626" w:rsidRDefault="006B3FAE" w:rsidP="00FE0626">
      <w:pPr>
        <w:spacing w:line="360" w:lineRule="auto"/>
        <w:ind w:firstLine="480"/>
      </w:pP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58F5A900" w:rsidR="00600B61" w:rsidRDefault="009B49CB" w:rsidP="00D71641">
      <w:pPr>
        <w:widowControl/>
        <w:spacing w:line="360" w:lineRule="auto"/>
        <w:ind w:firstLineChars="0" w:firstLine="0"/>
        <w:outlineLvl w:val="2"/>
      </w:pPr>
      <w:bookmarkStart w:id="48" w:name="_Toc199972616"/>
      <w:r>
        <w:rPr>
          <w:rFonts w:hint="eastAsia"/>
        </w:rPr>
        <w:t>4</w:t>
      </w:r>
      <w:r w:rsidR="00600B61">
        <w:rPr>
          <w:rFonts w:hint="eastAsia"/>
        </w:rPr>
        <w:t>.</w:t>
      </w:r>
      <w:r w:rsidR="00F670CE">
        <w:rPr>
          <w:rFonts w:hint="eastAsia"/>
        </w:rPr>
        <w:t>2</w:t>
      </w:r>
      <w:r w:rsidR="00600B61">
        <w:rPr>
          <w:rFonts w:hint="eastAsia"/>
        </w:rPr>
        <w:t>.3 Arduino UNO</w:t>
      </w:r>
      <w:r w:rsidR="00600B61">
        <w:rPr>
          <w:rFonts w:hint="eastAsia"/>
        </w:rPr>
        <w:t>控制板</w:t>
      </w:r>
      <w:bookmarkEnd w:id="48"/>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6"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4CCC8874" w14:textId="5D9B9627" w:rsidR="006B3FAE" w:rsidRPr="00CB720E" w:rsidRDefault="00AB5EBE" w:rsidP="006B3FAE">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8">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49" w:name="_Toc199972617"/>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49"/>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50" w:name="_Toc199972618"/>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50"/>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51" w:name="_Toc199972619"/>
      <w:r>
        <w:rPr>
          <w:rFonts w:hint="eastAsia"/>
        </w:rPr>
        <w:t>4</w:t>
      </w:r>
      <w:r w:rsidR="00F04125">
        <w:rPr>
          <w:rFonts w:hint="eastAsia"/>
        </w:rPr>
        <w:t>.3.2 Zide</w:t>
      </w:r>
      <w:r w:rsidR="00F04125">
        <w:rPr>
          <w:rFonts w:hint="eastAsia"/>
        </w:rPr>
        <w:t>调试软件</w:t>
      </w:r>
      <w:bookmarkEnd w:id="51"/>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01003970" w14:textId="77777777" w:rsidR="006B3FAE" w:rsidRPr="00911CD7" w:rsidRDefault="006B3FAE" w:rsidP="00D71641">
      <w:pPr>
        <w:widowControl/>
        <w:spacing w:line="360" w:lineRule="auto"/>
        <w:ind w:firstLine="480"/>
      </w:pP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52" w:name="_Toc199972620"/>
      <w:r w:rsidRPr="001208EE">
        <w:rPr>
          <w:rFonts w:eastAsia="黑体" w:cs="Times New Roman" w:hint="eastAsia"/>
          <w:sz w:val="28"/>
          <w:szCs w:val="28"/>
        </w:rPr>
        <w:t>4.4</w:t>
      </w:r>
      <w:r w:rsidRPr="001208EE">
        <w:rPr>
          <w:rFonts w:eastAsia="黑体" w:cs="Times New Roman" w:hint="eastAsia"/>
          <w:sz w:val="28"/>
          <w:szCs w:val="28"/>
        </w:rPr>
        <w:t>本章小结</w:t>
      </w:r>
      <w:bookmarkEnd w:id="52"/>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53" w:name="_Toc199972621"/>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53"/>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54" w:name="_Toc199972622"/>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54"/>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55" w:name="_Toc199972623"/>
      <w:r>
        <w:rPr>
          <w:rFonts w:hint="eastAsia"/>
        </w:rPr>
        <w:t>5</w:t>
      </w:r>
      <w:r w:rsidR="0009793C" w:rsidRPr="0009793C">
        <w:rPr>
          <w:rFonts w:hint="eastAsia"/>
        </w:rPr>
        <w:t>.1.1</w:t>
      </w:r>
      <w:r w:rsidR="0009793C">
        <w:rPr>
          <w:rFonts w:hint="eastAsia"/>
        </w:rPr>
        <w:t>实验设计</w:t>
      </w:r>
      <w:bookmarkEnd w:id="55"/>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2F4BE08F" w:rsidR="00290F02" w:rsidRDefault="006B3FAE" w:rsidP="00290F02">
      <w:pPr>
        <w:widowControl/>
        <w:spacing w:line="360" w:lineRule="auto"/>
        <w:ind w:firstLineChars="0" w:firstLine="0"/>
        <w:jc w:val="center"/>
      </w:pPr>
      <w:r>
        <w:rPr>
          <w:noProof/>
        </w:rPr>
        <w:drawing>
          <wp:inline distT="0" distB="0" distL="0" distR="0" wp14:anchorId="6F24A233" wp14:editId="7F453187">
            <wp:extent cx="4288420" cy="33390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2865" r="14905"/>
                    <a:stretch/>
                  </pic:blipFill>
                  <pic:spPr bwMode="auto">
                    <a:xfrm>
                      <a:off x="0" y="0"/>
                      <a:ext cx="4288420" cy="3339071"/>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70686AF9"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56" w:name="_Toc199972624"/>
      <w:r>
        <w:rPr>
          <w:rFonts w:hint="eastAsia"/>
        </w:rPr>
        <w:t>5</w:t>
      </w:r>
      <w:r w:rsidR="0009793C">
        <w:rPr>
          <w:rFonts w:hint="eastAsia"/>
        </w:rPr>
        <w:t>.1.2</w:t>
      </w:r>
      <w:r w:rsidR="0009793C">
        <w:rPr>
          <w:rFonts w:hint="eastAsia"/>
        </w:rPr>
        <w:t>上位机程序</w:t>
      </w:r>
      <w:bookmarkEnd w:id="56"/>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57" w:name="_Toc199972625"/>
      <w:r>
        <w:rPr>
          <w:rFonts w:hint="eastAsia"/>
        </w:rPr>
        <w:t>5</w:t>
      </w:r>
      <w:r w:rsidR="0009793C">
        <w:rPr>
          <w:rFonts w:hint="eastAsia"/>
        </w:rPr>
        <w:t>.1.3</w:t>
      </w:r>
      <w:r w:rsidR="0009793C">
        <w:rPr>
          <w:rFonts w:hint="eastAsia"/>
        </w:rPr>
        <w:t>实验效果展示</w:t>
      </w:r>
      <w:bookmarkEnd w:id="57"/>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56FAD1F6"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r w:rsidR="00E415B8">
        <w:rPr>
          <w:rFonts w:hint="eastAsia"/>
        </w:rPr>
        <w:t>。</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58" w:name="_Toc199972626"/>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58"/>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59" w:name="_Toc199972627"/>
      <w:r>
        <w:rPr>
          <w:rFonts w:hint="eastAsia"/>
        </w:rPr>
        <w:t>5</w:t>
      </w:r>
      <w:r w:rsidR="0009793C" w:rsidRPr="0009793C">
        <w:rPr>
          <w:rFonts w:hint="eastAsia"/>
        </w:rPr>
        <w:t>.2.1</w:t>
      </w:r>
      <w:r w:rsidR="0009793C">
        <w:rPr>
          <w:rFonts w:hint="eastAsia"/>
        </w:rPr>
        <w:t>实验设计</w:t>
      </w:r>
      <w:bookmarkEnd w:id="59"/>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73ADCA30" w14:textId="77777777" w:rsidR="006B3FAE" w:rsidRPr="00957823" w:rsidRDefault="006B3FAE" w:rsidP="00D71641">
      <w:pPr>
        <w:widowControl/>
        <w:spacing w:line="360" w:lineRule="auto"/>
        <w:ind w:firstLine="480"/>
        <w:jc w:val="left"/>
      </w:pP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4">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60" w:name="_Toc199972628"/>
      <w:r>
        <w:rPr>
          <w:rFonts w:hint="eastAsia"/>
        </w:rPr>
        <w:t>5</w:t>
      </w:r>
      <w:r w:rsidR="0009793C">
        <w:rPr>
          <w:rFonts w:hint="eastAsia"/>
        </w:rPr>
        <w:t>.2.2</w:t>
      </w:r>
      <w:r w:rsidR="0009793C">
        <w:rPr>
          <w:rFonts w:hint="eastAsia"/>
        </w:rPr>
        <w:t>抓握</w:t>
      </w:r>
      <w:r w:rsidR="00115BB7">
        <w:rPr>
          <w:rFonts w:hint="eastAsia"/>
        </w:rPr>
        <w:t>实验</w:t>
      </w:r>
      <w:bookmarkEnd w:id="60"/>
    </w:p>
    <w:p w14:paraId="6FD56B78" w14:textId="259F0629" w:rsidR="00C72C6A"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4C79565" w14:textId="77777777" w:rsidR="006B3FAE" w:rsidRPr="00857C4C" w:rsidRDefault="006B3FAE" w:rsidP="00D71641">
      <w:pPr>
        <w:widowControl/>
        <w:spacing w:line="360" w:lineRule="auto"/>
        <w:ind w:firstLine="480"/>
        <w:jc w:val="left"/>
      </w:pP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5"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61" w:name="_Toc199972629"/>
      <w:r>
        <w:rPr>
          <w:rFonts w:hint="eastAsia"/>
        </w:rPr>
        <w:t>5</w:t>
      </w:r>
      <w:r w:rsidR="0009793C">
        <w:rPr>
          <w:rFonts w:hint="eastAsia"/>
        </w:rPr>
        <w:t>.2.3</w:t>
      </w:r>
      <w:r w:rsidR="0009793C">
        <w:rPr>
          <w:rFonts w:hint="eastAsia"/>
        </w:rPr>
        <w:t>传感信号采集</w:t>
      </w:r>
      <w:bookmarkEnd w:id="61"/>
    </w:p>
    <w:p w14:paraId="3AA4ACED" w14:textId="572BF43B" w:rsidR="00B138B2" w:rsidRDefault="00023DAC" w:rsidP="00D71641">
      <w:pPr>
        <w:widowControl/>
        <w:spacing w:line="360" w:lineRule="auto"/>
        <w:ind w:firstLine="480"/>
        <w:jc w:val="left"/>
      </w:pPr>
      <w:r>
        <w:rPr>
          <w:rFonts w:hint="eastAsia"/>
        </w:rPr>
        <w:lastRenderedPageBreak/>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6F559BA9"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r w:rsidR="00E415B8">
        <w:rPr>
          <w:rFonts w:hint="eastAsia"/>
        </w:rPr>
        <w:t>。</w:t>
      </w:r>
    </w:p>
    <w:p w14:paraId="36A831A7" w14:textId="31FA9903"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E12551">
        <w:rPr>
          <w:rFonts w:hint="eastAsia"/>
        </w:rPr>
        <w:t>0</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095E5B99"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EE3ADA">
        <w:rPr>
          <w:rFonts w:hint="eastAsia"/>
        </w:rPr>
        <w:t>再上升</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EE3ADA">
        <w:rPr>
          <w:rFonts w:hint="eastAsia"/>
        </w:rPr>
        <w:t>直到松手</w:t>
      </w:r>
      <w:r w:rsidR="00432610">
        <w:rPr>
          <w:rFonts w:hint="eastAsia"/>
        </w:rPr>
        <w:t>，</w:t>
      </w:r>
      <w:r w:rsidR="003F06B3">
        <w:rPr>
          <w:rFonts w:hint="eastAsia"/>
        </w:rPr>
        <w:t>抓握过程结束</w:t>
      </w:r>
      <w:r w:rsidR="007E7D7A">
        <w:rPr>
          <w:rFonts w:hint="eastAsia"/>
        </w:rPr>
        <w:t>。</w:t>
      </w:r>
    </w:p>
    <w:p w14:paraId="12029604" w14:textId="1EBF96F4" w:rsidR="007E7D7A" w:rsidRDefault="007E7D7A" w:rsidP="00D71641">
      <w:pPr>
        <w:widowControl/>
        <w:spacing w:line="360" w:lineRule="auto"/>
        <w:ind w:firstLine="480"/>
      </w:pPr>
      <w:r>
        <w:rPr>
          <w:rFonts w:hint="eastAsia"/>
        </w:rPr>
        <w:lastRenderedPageBreak/>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w:t>
      </w:r>
      <w:r w:rsidR="00A55E0F">
        <w:rPr>
          <w:rFonts w:hint="eastAsia"/>
        </w:rPr>
        <w:t>直到</w:t>
      </w:r>
      <w:r w:rsidR="00F9247D">
        <w:rPr>
          <w:rFonts w:hint="eastAsia"/>
        </w:rPr>
        <w:t>松手。</w:t>
      </w:r>
    </w:p>
    <w:p w14:paraId="22BEA12E" w14:textId="77777777" w:rsidR="006B3FAE" w:rsidRDefault="006B3FAE" w:rsidP="00D71641">
      <w:pPr>
        <w:widowControl/>
        <w:spacing w:line="360" w:lineRule="auto"/>
        <w:ind w:firstLine="480"/>
      </w:pPr>
    </w:p>
    <w:p w14:paraId="4BBD0A68" w14:textId="6BF851AD" w:rsidR="00E12551" w:rsidRDefault="00E12551" w:rsidP="00E12551">
      <w:pPr>
        <w:widowControl/>
        <w:spacing w:line="360" w:lineRule="auto"/>
        <w:ind w:firstLineChars="0" w:firstLine="0"/>
        <w:jc w:val="center"/>
      </w:pPr>
      <w:r w:rsidRPr="00E12551">
        <w:rPr>
          <w:noProof/>
        </w:rPr>
        <w:drawing>
          <wp:inline distT="0" distB="0" distL="0" distR="0" wp14:anchorId="30624E10" wp14:editId="009CD824">
            <wp:extent cx="6119446" cy="363838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540" r="2659" b="2112"/>
                    <a:stretch/>
                  </pic:blipFill>
                  <pic:spPr bwMode="auto">
                    <a:xfrm>
                      <a:off x="0" y="0"/>
                      <a:ext cx="6144661" cy="3653377"/>
                    </a:xfrm>
                    <a:prstGeom prst="rect">
                      <a:avLst/>
                    </a:prstGeom>
                    <a:ln>
                      <a:noFill/>
                    </a:ln>
                    <a:extLst>
                      <a:ext uri="{53640926-AAD7-44D8-BBD7-CCE9431645EC}">
                        <a14:shadowObscured xmlns:a14="http://schemas.microsoft.com/office/drawing/2010/main"/>
                      </a:ext>
                    </a:extLst>
                  </pic:spPr>
                </pic:pic>
              </a:graphicData>
            </a:graphic>
          </wp:inline>
        </w:drawing>
      </w:r>
    </w:p>
    <w:p w14:paraId="43769325" w14:textId="0BD60A1B"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w:t>
      </w:r>
      <w:r w:rsidR="0053770B">
        <w:rPr>
          <w:rFonts w:asciiTheme="minorEastAsia" w:hAnsiTheme="minorEastAsia" w:hint="eastAsia"/>
          <w:sz w:val="21"/>
          <w:szCs w:val="21"/>
        </w:rPr>
        <w:t>抓握过程中的触觉</w:t>
      </w:r>
      <w:r w:rsidR="00427B4D" w:rsidRPr="00214F97">
        <w:rPr>
          <w:rFonts w:asciiTheme="minorEastAsia" w:hAnsiTheme="minorEastAsia" w:hint="eastAsia"/>
          <w:sz w:val="21"/>
          <w:szCs w:val="21"/>
        </w:rPr>
        <w:t>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62" w:name="_Toc199972630"/>
      <w:r w:rsidRPr="00744BB3">
        <w:rPr>
          <w:rFonts w:eastAsia="黑体" w:cs="Times New Roman" w:hint="eastAsia"/>
          <w:sz w:val="28"/>
          <w:szCs w:val="28"/>
        </w:rPr>
        <w:t>5.3</w:t>
      </w:r>
      <w:r w:rsidRPr="00744BB3">
        <w:rPr>
          <w:rFonts w:eastAsia="黑体" w:cs="Times New Roman" w:hint="eastAsia"/>
          <w:sz w:val="28"/>
          <w:szCs w:val="28"/>
        </w:rPr>
        <w:t>本章小结</w:t>
      </w:r>
      <w:bookmarkEnd w:id="62"/>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63" w:name="_Toc199972631"/>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63"/>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64" w:name="_Toc199972632"/>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64"/>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65" w:name="_Toc199972633"/>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65"/>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66" w:name="_Toc199972634"/>
      <w:r w:rsidRPr="00044032">
        <w:lastRenderedPageBreak/>
        <w:t>参考文献</w:t>
      </w:r>
      <w:bookmarkEnd w:id="66"/>
    </w:p>
    <w:p w14:paraId="55B85E0A" w14:textId="77777777" w:rsidR="00E35920" w:rsidRPr="00E35920" w:rsidRDefault="0094656A" w:rsidP="00E35920">
      <w:pPr>
        <w:pStyle w:val="aff8"/>
        <w:spacing w:line="240" w:lineRule="auto"/>
        <w:ind w:left="420" w:hangingChars="200" w:hanging="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E35920" w:rsidRPr="00E35920">
        <w:rPr>
          <w:sz w:val="21"/>
        </w:rPr>
        <w:t>[1]</w:t>
      </w:r>
      <w:r w:rsidR="00E35920" w:rsidRPr="00E35920">
        <w:rPr>
          <w:sz w:val="21"/>
        </w:rPr>
        <w:tab/>
        <w:t>Li Z, Li S, Luo X. An overview of calibration technology of industrial robots[J]. IEEE/CAA Journal of Automatica Sinica, 2021, 8(1): 23-36.</w:t>
      </w:r>
    </w:p>
    <w:p w14:paraId="1CFC9B7F" w14:textId="77777777" w:rsidR="00E35920" w:rsidRPr="00E35920" w:rsidRDefault="00E35920" w:rsidP="00E35920">
      <w:pPr>
        <w:pStyle w:val="aff8"/>
        <w:spacing w:line="240" w:lineRule="auto"/>
        <w:ind w:left="420" w:hangingChars="200" w:hanging="420"/>
        <w:rPr>
          <w:sz w:val="21"/>
        </w:rPr>
      </w:pPr>
      <w:r w:rsidRPr="00E35920">
        <w:rPr>
          <w:sz w:val="21"/>
        </w:rPr>
        <w:t>[2]</w:t>
      </w:r>
      <w:r w:rsidRPr="00E35920">
        <w:rPr>
          <w:sz w:val="21"/>
        </w:rPr>
        <w:tab/>
        <w:t>Wang Y, Chen Z, Mei D, et al. Highly sensitive and flexible tactile sensor with truncated pyramid-shaped porous graphene/silicone rubber composites for human motion detection[J]. Composites Science and Technology, 2022, 217: 109078.</w:t>
      </w:r>
    </w:p>
    <w:p w14:paraId="21E62643" w14:textId="792A3E78" w:rsidR="00E35920" w:rsidRPr="00E35920" w:rsidRDefault="00E35920" w:rsidP="00E35920">
      <w:pPr>
        <w:pStyle w:val="aff8"/>
        <w:spacing w:line="240" w:lineRule="auto"/>
        <w:ind w:left="420" w:hangingChars="200" w:hanging="420"/>
        <w:rPr>
          <w:sz w:val="21"/>
        </w:rPr>
      </w:pPr>
      <w:r w:rsidRPr="00E35920">
        <w:rPr>
          <w:sz w:val="21"/>
        </w:rPr>
        <w:t>[3]</w:t>
      </w:r>
      <w:r w:rsidRPr="00E35920">
        <w:rPr>
          <w:sz w:val="21"/>
        </w:rPr>
        <w:tab/>
        <w:t xml:space="preserve">Kim M, Kang T, Song D, </w:t>
      </w:r>
      <w:r w:rsidR="002C3850">
        <w:rPr>
          <w:rFonts w:hint="eastAsia"/>
          <w:sz w:val="21"/>
        </w:rPr>
        <w:t>et al</w:t>
      </w:r>
      <w:r w:rsidRPr="00E35920">
        <w:rPr>
          <w:sz w:val="21"/>
        </w:rPr>
        <w:t>. Development of a Small-Sized Intelligent Home Service Robot[C]//2021 18th International Conference on Ubiquitous Robots (UR). 2021: 565-570.</w:t>
      </w:r>
    </w:p>
    <w:p w14:paraId="1556AAFD" w14:textId="77777777" w:rsidR="00E35920" w:rsidRPr="00E35920" w:rsidRDefault="00E35920" w:rsidP="00E35920">
      <w:pPr>
        <w:pStyle w:val="aff8"/>
        <w:spacing w:line="240" w:lineRule="auto"/>
        <w:ind w:left="420" w:hangingChars="200" w:hanging="420"/>
        <w:rPr>
          <w:sz w:val="21"/>
        </w:rPr>
      </w:pPr>
      <w:r w:rsidRPr="00E35920">
        <w:rPr>
          <w:sz w:val="21"/>
        </w:rPr>
        <w:t>[4]</w:t>
      </w:r>
      <w:r w:rsidRPr="00E35920">
        <w:rPr>
          <w:sz w:val="21"/>
        </w:rPr>
        <w:tab/>
        <w:t>Jin T, Han X. Robotic arms in precision agriculture: A comprehensive review of the technologies, applications, challenges, and future prospects[J]. Computers and Electronics in Agriculture, 2024, 221: 108938.</w:t>
      </w:r>
    </w:p>
    <w:p w14:paraId="38EA6CCC" w14:textId="77777777" w:rsidR="00E35920" w:rsidRPr="00E35920" w:rsidRDefault="00E35920" w:rsidP="00E35920">
      <w:pPr>
        <w:pStyle w:val="aff8"/>
        <w:spacing w:line="240" w:lineRule="auto"/>
        <w:ind w:left="420" w:hangingChars="200" w:hanging="420"/>
        <w:rPr>
          <w:sz w:val="21"/>
        </w:rPr>
      </w:pPr>
      <w:r w:rsidRPr="00E35920">
        <w:rPr>
          <w:sz w:val="21"/>
        </w:rPr>
        <w:t>[5]</w:t>
      </w:r>
      <w:r w:rsidRPr="00E35920">
        <w:rPr>
          <w:sz w:val="21"/>
        </w:rPr>
        <w:tab/>
        <w:t>Tomovic R, Boni G. An adaptive artificial hand[J]. IRE Transactions on Automatic Control, 1962, 7(3): 3-10.</w:t>
      </w:r>
    </w:p>
    <w:p w14:paraId="145CB37E" w14:textId="77777777" w:rsidR="00E35920" w:rsidRPr="00E35920" w:rsidRDefault="00E35920" w:rsidP="00E35920">
      <w:pPr>
        <w:pStyle w:val="aff8"/>
        <w:spacing w:line="240" w:lineRule="auto"/>
        <w:ind w:left="420" w:hangingChars="200" w:hanging="420"/>
        <w:rPr>
          <w:sz w:val="21"/>
        </w:rPr>
      </w:pPr>
      <w:r w:rsidRPr="00E35920">
        <w:rPr>
          <w:sz w:val="21"/>
        </w:rPr>
        <w:t>[6]</w:t>
      </w:r>
      <w:r w:rsidRPr="00E35920">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435E9308" w14:textId="77777777" w:rsidR="00E35920" w:rsidRPr="00E35920" w:rsidRDefault="00E35920" w:rsidP="00E35920">
      <w:pPr>
        <w:pStyle w:val="aff8"/>
        <w:spacing w:line="240" w:lineRule="auto"/>
        <w:ind w:left="420" w:hangingChars="200" w:hanging="420"/>
        <w:rPr>
          <w:sz w:val="21"/>
        </w:rPr>
      </w:pPr>
      <w:r w:rsidRPr="00E35920">
        <w:rPr>
          <w:sz w:val="21"/>
        </w:rPr>
        <w:t>[7]</w:t>
      </w:r>
      <w:r w:rsidRPr="00E35920">
        <w:rPr>
          <w:sz w:val="21"/>
        </w:rPr>
        <w:tab/>
        <w:t>Shadow Robot Company Inc. Shadow Dexterous Hand—Considered to be the most advanced Dextrous Hand in the world[EB]. (2007).</w:t>
      </w:r>
    </w:p>
    <w:p w14:paraId="1E3B84D5" w14:textId="77777777" w:rsidR="00E35920" w:rsidRPr="00E35920" w:rsidRDefault="00E35920" w:rsidP="00E35920">
      <w:pPr>
        <w:pStyle w:val="aff8"/>
        <w:spacing w:line="240" w:lineRule="auto"/>
        <w:ind w:left="420" w:hangingChars="200" w:hanging="420"/>
        <w:rPr>
          <w:sz w:val="21"/>
        </w:rPr>
      </w:pPr>
      <w:r w:rsidRPr="00E35920">
        <w:rPr>
          <w:sz w:val="21"/>
        </w:rPr>
        <w:t>[8]</w:t>
      </w:r>
      <w:r w:rsidRPr="00E35920">
        <w:rPr>
          <w:sz w:val="21"/>
        </w:rPr>
        <w:tab/>
        <w:t>Kawasaki H, Komatsu T, Uchiyama K. Dexterous anthropomorphic robot hand with distributed tactile sensor: Gifu hand II[J]. IEEE/ASME Transactions on Mechatronics, 2002, 7(3): 296-303.</w:t>
      </w:r>
    </w:p>
    <w:p w14:paraId="6C639A92" w14:textId="0A4D1B77" w:rsidR="00E35920" w:rsidRPr="00E35920" w:rsidRDefault="00E35920" w:rsidP="00E35920">
      <w:pPr>
        <w:pStyle w:val="aff8"/>
        <w:spacing w:line="240" w:lineRule="auto"/>
        <w:ind w:left="420" w:hangingChars="200" w:hanging="420"/>
        <w:rPr>
          <w:sz w:val="21"/>
        </w:rPr>
      </w:pPr>
      <w:r w:rsidRPr="00E35920">
        <w:rPr>
          <w:sz w:val="21"/>
        </w:rPr>
        <w:t>[9]</w:t>
      </w:r>
      <w:r w:rsidRPr="00E35920">
        <w:rPr>
          <w:sz w:val="21"/>
        </w:rPr>
        <w:tab/>
        <w:t xml:space="preserve">Mouri T, Kawasaki H, Yoshikawa K, </w:t>
      </w:r>
      <w:r w:rsidR="002C3850">
        <w:rPr>
          <w:rFonts w:hint="eastAsia"/>
          <w:sz w:val="21"/>
        </w:rPr>
        <w:t>et al</w:t>
      </w:r>
      <w:r w:rsidRPr="00E35920">
        <w:rPr>
          <w:sz w:val="21"/>
        </w:rPr>
        <w:t>. Anthropomorphic robot hand: Gifu hand III[C]//Proc. Int. Conf. ICCAS. 2002: 1288-1293.</w:t>
      </w:r>
    </w:p>
    <w:p w14:paraId="442DBFE9" w14:textId="77777777" w:rsidR="00E35920" w:rsidRPr="00E35920" w:rsidRDefault="00E35920" w:rsidP="00E35920">
      <w:pPr>
        <w:pStyle w:val="aff8"/>
        <w:spacing w:line="240" w:lineRule="auto"/>
        <w:ind w:left="420" w:hangingChars="200" w:hanging="420"/>
        <w:rPr>
          <w:sz w:val="21"/>
        </w:rPr>
      </w:pPr>
      <w:r w:rsidRPr="00E35920">
        <w:rPr>
          <w:sz w:val="21"/>
        </w:rPr>
        <w:t>[10]</w:t>
      </w:r>
      <w:r w:rsidRPr="00E35920">
        <w:rPr>
          <w:sz w:val="21"/>
        </w:rPr>
        <w:tab/>
        <w:t>Liu H, Wu K, Meusel P, et al. Multisensory five-finger dexterous hand: The DLR/HIT Hand II[C]//2008 IEEE/RSJ International Conference on Intelligent Robots and Systems. Nice: IEEE, 2008: 3692-3697.</w:t>
      </w:r>
    </w:p>
    <w:p w14:paraId="2A2824A3" w14:textId="4669F42B" w:rsidR="00E35920" w:rsidRPr="00E35920" w:rsidRDefault="00E35920" w:rsidP="00E35920">
      <w:pPr>
        <w:pStyle w:val="aff8"/>
        <w:spacing w:line="240" w:lineRule="auto"/>
        <w:ind w:left="420" w:hangingChars="200" w:hanging="420"/>
        <w:rPr>
          <w:sz w:val="21"/>
        </w:rPr>
      </w:pPr>
      <w:r w:rsidRPr="00E35920">
        <w:rPr>
          <w:sz w:val="21"/>
        </w:rPr>
        <w:t>[11]</w:t>
      </w:r>
      <w:r w:rsidRPr="00E35920">
        <w:rPr>
          <w:sz w:val="21"/>
        </w:rPr>
        <w:tab/>
        <w:t xml:space="preserve">Wei R, Gao X H, Jin M H, </w:t>
      </w:r>
      <w:r w:rsidR="002C3850">
        <w:rPr>
          <w:rFonts w:hint="eastAsia"/>
          <w:sz w:val="21"/>
        </w:rPr>
        <w:t>et al</w:t>
      </w:r>
      <w:r w:rsidRPr="00E35920">
        <w:rPr>
          <w:sz w:val="21"/>
        </w:rPr>
        <w:t>. FPGA based hardware architecture for HIT/DLR hand[C]//2005 IEEE/RSJ International Conference on Intelligent Robots and Systems. Edmonton, Alta., Canada: IEEE, 2005: 523-528.</w:t>
      </w:r>
    </w:p>
    <w:p w14:paraId="611256A2" w14:textId="77777777" w:rsidR="00E35920" w:rsidRPr="00E35920" w:rsidRDefault="00E35920" w:rsidP="00E35920">
      <w:pPr>
        <w:pStyle w:val="aff8"/>
        <w:spacing w:line="240" w:lineRule="auto"/>
        <w:ind w:left="420" w:hangingChars="200" w:hanging="420"/>
        <w:rPr>
          <w:sz w:val="21"/>
        </w:rPr>
      </w:pPr>
      <w:r w:rsidRPr="00E35920">
        <w:rPr>
          <w:sz w:val="21"/>
        </w:rPr>
        <w:t>[12]</w:t>
      </w:r>
      <w:r w:rsidRPr="00E35920">
        <w:rPr>
          <w:sz w:val="21"/>
        </w:rPr>
        <w:tab/>
        <w:t>Liu H, Meusel P, Seitz N, et al. The modular multisensory DLR-HIT-Hand[J]. Mechanism and Machine Theory, 2007, 42(5): 612-625.</w:t>
      </w:r>
    </w:p>
    <w:p w14:paraId="17926164" w14:textId="77777777" w:rsidR="00E35920" w:rsidRPr="00E35920" w:rsidRDefault="00E35920" w:rsidP="00E35920">
      <w:pPr>
        <w:pStyle w:val="aff8"/>
        <w:spacing w:line="240" w:lineRule="auto"/>
        <w:ind w:left="420" w:hangingChars="200" w:hanging="420"/>
        <w:rPr>
          <w:sz w:val="21"/>
        </w:rPr>
      </w:pPr>
      <w:r w:rsidRPr="00E35920">
        <w:rPr>
          <w:sz w:val="21"/>
        </w:rPr>
        <w:t>[13]</w:t>
      </w:r>
      <w:r w:rsidRPr="00E35920">
        <w:rPr>
          <w:sz w:val="21"/>
        </w:rPr>
        <w:tab/>
      </w:r>
      <w:r w:rsidRPr="00E35920">
        <w:rPr>
          <w:sz w:val="21"/>
        </w:rPr>
        <w:t>樊绍巍</w:t>
      </w:r>
      <w:r w:rsidRPr="00E35920">
        <w:rPr>
          <w:sz w:val="21"/>
        </w:rPr>
        <w:t xml:space="preserve">; </w:t>
      </w:r>
      <w:r w:rsidRPr="00E35920">
        <w:rPr>
          <w:sz w:val="21"/>
        </w:rPr>
        <w:t>刘伊威</w:t>
      </w:r>
      <w:r w:rsidRPr="00E35920">
        <w:rPr>
          <w:sz w:val="21"/>
        </w:rPr>
        <w:t xml:space="preserve">; </w:t>
      </w:r>
      <w:r w:rsidRPr="00E35920">
        <w:rPr>
          <w:sz w:val="21"/>
        </w:rPr>
        <w:t>金明河</w:t>
      </w:r>
      <w:r w:rsidRPr="00E35920">
        <w:rPr>
          <w:sz w:val="21"/>
        </w:rPr>
        <w:t xml:space="preserve">; </w:t>
      </w:r>
      <w:r w:rsidRPr="00E35920">
        <w:rPr>
          <w:sz w:val="21"/>
        </w:rPr>
        <w:t>兰天</w:t>
      </w:r>
      <w:r w:rsidRPr="00E35920">
        <w:rPr>
          <w:sz w:val="21"/>
        </w:rPr>
        <w:t xml:space="preserve">; </w:t>
      </w:r>
      <w:r w:rsidRPr="00E35920">
        <w:rPr>
          <w:sz w:val="21"/>
        </w:rPr>
        <w:t>陈兆芃</w:t>
      </w:r>
      <w:r w:rsidRPr="00E35920">
        <w:rPr>
          <w:sz w:val="21"/>
        </w:rPr>
        <w:t xml:space="preserve">; </w:t>
      </w:r>
      <w:r w:rsidRPr="00E35920">
        <w:rPr>
          <w:sz w:val="21"/>
        </w:rPr>
        <w:t>刘宏</w:t>
      </w:r>
      <w:r w:rsidRPr="00E35920">
        <w:rPr>
          <w:sz w:val="21"/>
        </w:rPr>
        <w:t xml:space="preserve">; </w:t>
      </w:r>
      <w:r w:rsidRPr="00E35920">
        <w:rPr>
          <w:sz w:val="21"/>
        </w:rPr>
        <w:t>赵大威</w:t>
      </w:r>
      <w:r w:rsidRPr="00E35920">
        <w:rPr>
          <w:sz w:val="21"/>
        </w:rPr>
        <w:t>; HIT/DLR Hand Ⅱ</w:t>
      </w:r>
      <w:r w:rsidRPr="00E35920">
        <w:rPr>
          <w:sz w:val="21"/>
        </w:rPr>
        <w:t>类人形五指灵巧手机构的研究</w:t>
      </w:r>
      <w:r w:rsidRPr="00E35920">
        <w:rPr>
          <w:sz w:val="21"/>
        </w:rPr>
        <w:t>[J]. Research on the mechanics of the HIT/DLR Ⅱ Hand anthropomorphic five-finger dexterous hand, 2009, 30(2): 171-177.</w:t>
      </w:r>
    </w:p>
    <w:p w14:paraId="65AEF951" w14:textId="26AA5D23" w:rsidR="00E35920" w:rsidRPr="00E35920" w:rsidRDefault="00E35920" w:rsidP="00E35920">
      <w:pPr>
        <w:pStyle w:val="aff8"/>
        <w:spacing w:line="240" w:lineRule="auto"/>
        <w:ind w:left="420" w:hangingChars="200" w:hanging="420"/>
        <w:rPr>
          <w:sz w:val="21"/>
        </w:rPr>
      </w:pPr>
      <w:r w:rsidRPr="00E35920">
        <w:rPr>
          <w:sz w:val="21"/>
        </w:rPr>
        <w:t>[14]</w:t>
      </w:r>
      <w:r w:rsidRPr="00E35920">
        <w:rPr>
          <w:sz w:val="21"/>
        </w:rPr>
        <w:tab/>
        <w:t xml:space="preserve">Lee D H, Park J H, Park S W, </w:t>
      </w:r>
      <w:r w:rsidR="002C3850">
        <w:rPr>
          <w:rFonts w:hint="eastAsia"/>
          <w:sz w:val="21"/>
        </w:rPr>
        <w:t>et al</w:t>
      </w:r>
      <w:r w:rsidRPr="00E35920">
        <w:rPr>
          <w:sz w:val="21"/>
        </w:rPr>
        <w:t>. KITECH-Hand: A Highly Dexterous and Modularized Robotic Hand[J]. IEEE/ASME Transactions on Mechatronics, 2017, 22(2): 876-887.</w:t>
      </w:r>
    </w:p>
    <w:p w14:paraId="049F76EA" w14:textId="77777777" w:rsidR="00E35920" w:rsidRPr="00E35920" w:rsidRDefault="00E35920" w:rsidP="00E35920">
      <w:pPr>
        <w:pStyle w:val="aff8"/>
        <w:spacing w:line="240" w:lineRule="auto"/>
        <w:ind w:left="420" w:hangingChars="200" w:hanging="420"/>
        <w:rPr>
          <w:sz w:val="21"/>
        </w:rPr>
      </w:pPr>
      <w:r w:rsidRPr="00E35920">
        <w:rPr>
          <w:sz w:val="21"/>
        </w:rPr>
        <w:t>[15]</w:t>
      </w:r>
      <w:r w:rsidRPr="00E35920">
        <w:rPr>
          <w:sz w:val="21"/>
        </w:rPr>
        <w:tab/>
        <w:t>Johannes M S, Bigelow J D, Burck J M, et al. An Overview of the Developmental Process for the Modular Prosthetic Limb[J]. JOHNS HOPKINS APL TECHNICAL DIGEST, 2011, 30(3).</w:t>
      </w:r>
    </w:p>
    <w:p w14:paraId="74A1A45B" w14:textId="77777777" w:rsidR="00E35920" w:rsidRPr="00E35920" w:rsidRDefault="00E35920" w:rsidP="00E35920">
      <w:pPr>
        <w:pStyle w:val="aff8"/>
        <w:spacing w:line="240" w:lineRule="auto"/>
        <w:ind w:left="420" w:hangingChars="200" w:hanging="420"/>
        <w:rPr>
          <w:sz w:val="21"/>
        </w:rPr>
      </w:pPr>
      <w:r w:rsidRPr="00E35920">
        <w:rPr>
          <w:sz w:val="21"/>
        </w:rPr>
        <w:t>[16]</w:t>
      </w:r>
      <w:r w:rsidRPr="00E35920">
        <w:rPr>
          <w:sz w:val="21"/>
        </w:rPr>
        <w:tab/>
        <w:t>Zhou J, Chen X, Chang U, et al. A Soft-Robotic Approach to Anthropomorphic Robotic Hand Dexterity[J]. IEEE Access, 2019, 7: 101483-101495.</w:t>
      </w:r>
    </w:p>
    <w:p w14:paraId="782B1D7C" w14:textId="77777777" w:rsidR="00E35920" w:rsidRPr="00E35920" w:rsidRDefault="00E35920" w:rsidP="00E35920">
      <w:pPr>
        <w:pStyle w:val="aff8"/>
        <w:spacing w:line="240" w:lineRule="auto"/>
        <w:ind w:left="420" w:hangingChars="200" w:hanging="420"/>
        <w:rPr>
          <w:sz w:val="21"/>
        </w:rPr>
      </w:pPr>
      <w:r w:rsidRPr="00E35920">
        <w:rPr>
          <w:sz w:val="21"/>
        </w:rPr>
        <w:t>[17]</w:t>
      </w:r>
      <w:r w:rsidRPr="00E35920">
        <w:rPr>
          <w:sz w:val="21"/>
        </w:rPr>
        <w:tab/>
        <w:t>Park H, Kim D. An open-source anthropomorphic robot hand system: HRI hand[J]. HardwareX, 2020, 7: e00100.</w:t>
      </w:r>
    </w:p>
    <w:p w14:paraId="29170394" w14:textId="77777777" w:rsidR="00E35920" w:rsidRPr="00E35920" w:rsidRDefault="00E35920" w:rsidP="00E35920">
      <w:pPr>
        <w:pStyle w:val="aff8"/>
        <w:spacing w:line="240" w:lineRule="auto"/>
        <w:ind w:left="420" w:hangingChars="200" w:hanging="420"/>
        <w:rPr>
          <w:sz w:val="21"/>
        </w:rPr>
      </w:pPr>
      <w:r w:rsidRPr="00E35920">
        <w:rPr>
          <w:sz w:val="21"/>
        </w:rPr>
        <w:t>[18]</w:t>
      </w:r>
      <w:r w:rsidRPr="00E35920">
        <w:rPr>
          <w:sz w:val="21"/>
        </w:rPr>
        <w:tab/>
        <w:t>Deshpande A D, Xu Z, Weghe M J V, et al. Mechanisms of the Anatomically Correct Testbed Hand[J]. IEEE/ASME Transactions on Mechatronics, 2013, 18(1): 238-250.</w:t>
      </w:r>
    </w:p>
    <w:p w14:paraId="72F0FD09" w14:textId="77777777" w:rsidR="00E35920" w:rsidRPr="00E35920" w:rsidRDefault="00E35920" w:rsidP="00E35920">
      <w:pPr>
        <w:pStyle w:val="aff8"/>
        <w:spacing w:line="240" w:lineRule="auto"/>
        <w:ind w:left="420" w:hangingChars="200" w:hanging="420"/>
        <w:rPr>
          <w:sz w:val="21"/>
        </w:rPr>
      </w:pPr>
      <w:r w:rsidRPr="00E35920">
        <w:rPr>
          <w:sz w:val="21"/>
        </w:rPr>
        <w:lastRenderedPageBreak/>
        <w:t>[19]</w:t>
      </w:r>
      <w:r w:rsidRPr="00E35920">
        <w:rPr>
          <w:sz w:val="21"/>
        </w:rPr>
        <w:tab/>
        <w:t>Kim Y J, Yoon J, Sim Y W. Fluid Lubricated Dexterous Finger Mechanism for Human-Like Impact Absorbing Capability[J]. IEEE Robotics and Automation Letters, 2019, 4(4): 3971-3978.</w:t>
      </w:r>
    </w:p>
    <w:p w14:paraId="22282BEC" w14:textId="77777777" w:rsidR="00E35920" w:rsidRPr="00E35920" w:rsidRDefault="00E35920" w:rsidP="00E35920">
      <w:pPr>
        <w:pStyle w:val="aff8"/>
        <w:spacing w:line="240" w:lineRule="auto"/>
        <w:ind w:left="420" w:hangingChars="200" w:hanging="420"/>
        <w:rPr>
          <w:sz w:val="21"/>
        </w:rPr>
      </w:pPr>
      <w:r w:rsidRPr="00E35920">
        <w:rPr>
          <w:sz w:val="21"/>
        </w:rPr>
        <w:t>[20]</w:t>
      </w:r>
      <w:r w:rsidRPr="00E35920">
        <w:rPr>
          <w:sz w:val="21"/>
        </w:rPr>
        <w:tab/>
        <w:t>Kim U, Jung D, Jeong H, et al. Integrated linkage-driven dexterous anthropomorphic robotic hand[J]. Nature Communications, 2021, 12(1): 7177.</w:t>
      </w:r>
    </w:p>
    <w:p w14:paraId="7A29B4B4" w14:textId="77777777" w:rsidR="00E35920" w:rsidRPr="00E35920" w:rsidRDefault="00E35920" w:rsidP="00E35920">
      <w:pPr>
        <w:pStyle w:val="aff8"/>
        <w:spacing w:line="240" w:lineRule="auto"/>
        <w:ind w:left="420" w:hangingChars="200" w:hanging="420"/>
        <w:rPr>
          <w:sz w:val="21"/>
        </w:rPr>
      </w:pPr>
      <w:r w:rsidRPr="00E35920">
        <w:rPr>
          <w:sz w:val="21"/>
        </w:rPr>
        <w:t>[21]</w:t>
      </w:r>
      <w:r w:rsidRPr="00E35920">
        <w:rPr>
          <w:sz w:val="21"/>
        </w:rPr>
        <w:tab/>
        <w:t>Kim U, Jung D, Jeong H, et al. Integrated linkage-driven dexterous anthropomorphic robotic hand[J]. Nature Communications, 2021, 12(1): 7177.</w:t>
      </w:r>
    </w:p>
    <w:p w14:paraId="2D065188" w14:textId="77777777" w:rsidR="00E35920" w:rsidRPr="00E35920" w:rsidRDefault="00E35920" w:rsidP="00E35920">
      <w:pPr>
        <w:pStyle w:val="aff8"/>
        <w:spacing w:line="240" w:lineRule="auto"/>
        <w:ind w:left="420" w:hangingChars="200" w:hanging="420"/>
        <w:rPr>
          <w:sz w:val="21"/>
        </w:rPr>
      </w:pPr>
      <w:r w:rsidRPr="00E35920">
        <w:rPr>
          <w:sz w:val="21"/>
        </w:rPr>
        <w:t>[22]</w:t>
      </w:r>
      <w:r w:rsidRPr="00E35920">
        <w:rPr>
          <w:sz w:val="21"/>
        </w:rPr>
        <w:tab/>
        <w:t>Kashef S R, Amini S, Akbarzadeh A. Robotic hand: A review on linkage-driven finger mechanisms of prosthetic hands and evaluation of the performance criteria[J]. Mechanism and Machine Theory, 2020, 145: 103677.</w:t>
      </w:r>
    </w:p>
    <w:p w14:paraId="667296DC" w14:textId="77777777" w:rsidR="00E35920" w:rsidRPr="00E35920" w:rsidRDefault="00E35920" w:rsidP="00E35920">
      <w:pPr>
        <w:pStyle w:val="aff8"/>
        <w:spacing w:line="240" w:lineRule="auto"/>
        <w:ind w:left="420" w:hangingChars="200" w:hanging="420"/>
        <w:rPr>
          <w:sz w:val="21"/>
        </w:rPr>
      </w:pPr>
      <w:r w:rsidRPr="00E35920">
        <w:rPr>
          <w:sz w:val="21"/>
        </w:rPr>
        <w:t>[23]</w:t>
      </w:r>
      <w:r w:rsidRPr="00E35920">
        <w:rPr>
          <w:sz w:val="21"/>
        </w:rPr>
        <w:tab/>
        <w:t>Jang G, Lee C, Lee H, et al. Robotic index finger prosthesis using stackable double 4-BAR mechanisms[J]. Mechatronics, 2013, 23(3): 318-325.</w:t>
      </w:r>
    </w:p>
    <w:p w14:paraId="55126890" w14:textId="02B13605" w:rsidR="00E35920" w:rsidRPr="00E35920" w:rsidRDefault="00E35920" w:rsidP="00E35920">
      <w:pPr>
        <w:pStyle w:val="aff8"/>
        <w:spacing w:line="240" w:lineRule="auto"/>
        <w:ind w:left="420" w:hangingChars="200" w:hanging="420"/>
        <w:rPr>
          <w:sz w:val="21"/>
        </w:rPr>
      </w:pPr>
      <w:r w:rsidRPr="00E35920">
        <w:rPr>
          <w:sz w:val="21"/>
        </w:rPr>
        <w:t>[24]</w:t>
      </w:r>
      <w:r w:rsidRPr="00E35920">
        <w:rPr>
          <w:sz w:val="21"/>
        </w:rPr>
        <w:tab/>
        <w:t xml:space="preserve">Gong D, Hao L, Yu J, </w:t>
      </w:r>
      <w:r w:rsidR="002C3850">
        <w:rPr>
          <w:rFonts w:hint="eastAsia"/>
          <w:sz w:val="21"/>
        </w:rPr>
        <w:t>et al</w:t>
      </w:r>
      <w:r w:rsidRPr="00E35920">
        <w:rPr>
          <w:sz w:val="21"/>
        </w:rPr>
        <w:t>. Bionic Design of a Dexterous Anthropomorphic Hand Actuated by Antagonistic PAMs[C]//2020 IEEE International Conference on Real-time Computing and Robotics (RCAR). 2020: 493-498.</w:t>
      </w:r>
    </w:p>
    <w:p w14:paraId="3E4232B5" w14:textId="77777777" w:rsidR="00E35920" w:rsidRPr="00E35920" w:rsidRDefault="00E35920" w:rsidP="00E35920">
      <w:pPr>
        <w:pStyle w:val="aff8"/>
        <w:spacing w:line="240" w:lineRule="auto"/>
        <w:ind w:left="420" w:hangingChars="200" w:hanging="420"/>
        <w:rPr>
          <w:sz w:val="21"/>
        </w:rPr>
      </w:pPr>
      <w:r w:rsidRPr="00E35920">
        <w:rPr>
          <w:sz w:val="21"/>
        </w:rPr>
        <w:t>[25]</w:t>
      </w:r>
      <w:r w:rsidRPr="00E35920">
        <w:rPr>
          <w:sz w:val="21"/>
        </w:rPr>
        <w:tab/>
        <w:t>Wang Y, Hao T, Liu Y, et al. Anthropomorphic Soft Hand: Dexterity, Sensing, and Machine Learning[J]. Actuators, 2024, 13(3): 84.</w:t>
      </w:r>
    </w:p>
    <w:p w14:paraId="0CA00DCB" w14:textId="77777777" w:rsidR="00E35920" w:rsidRPr="00E35920" w:rsidRDefault="00E35920" w:rsidP="00E35920">
      <w:pPr>
        <w:pStyle w:val="aff8"/>
        <w:spacing w:line="240" w:lineRule="auto"/>
        <w:ind w:left="420" w:hangingChars="200" w:hanging="420"/>
        <w:rPr>
          <w:sz w:val="21"/>
        </w:rPr>
      </w:pPr>
      <w:r w:rsidRPr="00E35920">
        <w:rPr>
          <w:sz w:val="21"/>
        </w:rPr>
        <w:t>[26]</w:t>
      </w:r>
      <w:r w:rsidRPr="00E35920">
        <w:rPr>
          <w:sz w:val="21"/>
        </w:rPr>
        <w:tab/>
        <w:t>Yang C, Virk G S, Yang H. Wearable Sensors and Robots: Proceedings of International Conference on Wearable Sensors and Robots 2015: Vol. 399[M]. Singapore: Springer Singapore, 2017.</w:t>
      </w:r>
    </w:p>
    <w:p w14:paraId="733DD586" w14:textId="77777777" w:rsidR="00E35920" w:rsidRPr="00E35920" w:rsidRDefault="00E35920" w:rsidP="00E35920">
      <w:pPr>
        <w:pStyle w:val="aff8"/>
        <w:spacing w:line="240" w:lineRule="auto"/>
        <w:ind w:left="420" w:hangingChars="200" w:hanging="420"/>
        <w:rPr>
          <w:sz w:val="21"/>
        </w:rPr>
      </w:pPr>
      <w:r w:rsidRPr="00E35920">
        <w:rPr>
          <w:sz w:val="21"/>
        </w:rPr>
        <w:t>[27]</w:t>
      </w:r>
      <w:r w:rsidRPr="00E35920">
        <w:rPr>
          <w:sz w:val="21"/>
        </w:rPr>
        <w:tab/>
      </w:r>
      <w:r w:rsidRPr="00E35920">
        <w:rPr>
          <w:sz w:val="21"/>
        </w:rPr>
        <w:t>王宏民</w:t>
      </w:r>
      <w:r w:rsidRPr="00E35920">
        <w:rPr>
          <w:sz w:val="21"/>
        </w:rPr>
        <w:t xml:space="preserve">; </w:t>
      </w:r>
      <w:r w:rsidRPr="00E35920">
        <w:rPr>
          <w:sz w:val="21"/>
        </w:rPr>
        <w:t>梁靖斌</w:t>
      </w:r>
      <w:r w:rsidRPr="00E35920">
        <w:rPr>
          <w:sz w:val="21"/>
        </w:rPr>
        <w:t xml:space="preserve">; </w:t>
      </w:r>
      <w:r w:rsidRPr="00E35920">
        <w:rPr>
          <w:sz w:val="21"/>
        </w:rPr>
        <w:t>李江源</w:t>
      </w:r>
      <w:r w:rsidRPr="00E35920">
        <w:rPr>
          <w:sz w:val="21"/>
        </w:rPr>
        <w:t xml:space="preserve">; </w:t>
      </w:r>
      <w:r w:rsidRPr="00E35920">
        <w:rPr>
          <w:sz w:val="21"/>
        </w:rPr>
        <w:t>潘增喜</w:t>
      </w:r>
      <w:r w:rsidRPr="00E35920">
        <w:rPr>
          <w:sz w:val="21"/>
        </w:rPr>
        <w:t xml:space="preserve">; </w:t>
      </w:r>
      <w:r w:rsidRPr="00E35920">
        <w:rPr>
          <w:sz w:val="21"/>
        </w:rPr>
        <w:t>邓辅秦</w:t>
      </w:r>
      <w:r w:rsidRPr="00E35920">
        <w:rPr>
          <w:sz w:val="21"/>
        </w:rPr>
        <w:t xml:space="preserve">; WANG Hongmin; LIANG Jingbin; LI Jiangyuan; PAN Zengxi; DENG Fuqin. </w:t>
      </w:r>
      <w:r w:rsidRPr="00E35920">
        <w:rPr>
          <w:sz w:val="21"/>
        </w:rPr>
        <w:t>机械手触觉技术研究发展综述</w:t>
      </w:r>
      <w:r w:rsidRPr="00E35920">
        <w:rPr>
          <w:sz w:val="21"/>
        </w:rPr>
        <w:t>[J]. Overview of the Development of Manipulator Tactile Technology, 2021, 27(12): 1-9.</w:t>
      </w:r>
    </w:p>
    <w:p w14:paraId="26355909" w14:textId="77777777" w:rsidR="00E35920" w:rsidRPr="00E35920" w:rsidRDefault="00E35920" w:rsidP="00E35920">
      <w:pPr>
        <w:pStyle w:val="aff8"/>
        <w:spacing w:line="240" w:lineRule="auto"/>
        <w:ind w:left="420" w:hangingChars="200" w:hanging="420"/>
        <w:rPr>
          <w:sz w:val="21"/>
        </w:rPr>
      </w:pPr>
      <w:r w:rsidRPr="00E35920">
        <w:rPr>
          <w:sz w:val="21"/>
        </w:rPr>
        <w:t>[28]</w:t>
      </w:r>
      <w:r w:rsidRPr="00E35920">
        <w:rPr>
          <w:sz w:val="21"/>
        </w:rPr>
        <w:tab/>
        <w:t>Wang C, Liu C, Shang F, et al. Tactile sensing technology in bionic skin: A review[J]. Biosensors and Bioelectronics, 2023, 220: 114882.</w:t>
      </w:r>
    </w:p>
    <w:p w14:paraId="67A582B6" w14:textId="77777777" w:rsidR="00E35920" w:rsidRPr="00E35920" w:rsidRDefault="00E35920" w:rsidP="00E35920">
      <w:pPr>
        <w:pStyle w:val="aff8"/>
        <w:spacing w:line="240" w:lineRule="auto"/>
        <w:ind w:left="420" w:hangingChars="200" w:hanging="420"/>
        <w:rPr>
          <w:sz w:val="21"/>
        </w:rPr>
      </w:pPr>
      <w:r w:rsidRPr="00E35920">
        <w:rPr>
          <w:sz w:val="21"/>
        </w:rPr>
        <w:t>[29]</w:t>
      </w:r>
      <w:r w:rsidRPr="00E35920">
        <w:rPr>
          <w:sz w:val="21"/>
        </w:rPr>
        <w:tab/>
        <w:t>Zhang L, Pan J, Zhang Z, et al. Ultrasensitive skin-like wearable optical sensors based on glass micro/nanofibers[J]. Opto-Electronic Advances, 2020, 3(3): 19002201-19002207.</w:t>
      </w:r>
    </w:p>
    <w:p w14:paraId="53947528" w14:textId="77777777" w:rsidR="00E35920" w:rsidRPr="00E35920" w:rsidRDefault="00E35920" w:rsidP="00E35920">
      <w:pPr>
        <w:pStyle w:val="aff8"/>
        <w:spacing w:line="240" w:lineRule="auto"/>
        <w:ind w:left="420" w:hangingChars="200" w:hanging="420"/>
        <w:rPr>
          <w:sz w:val="21"/>
        </w:rPr>
      </w:pPr>
      <w:r w:rsidRPr="00E35920">
        <w:rPr>
          <w:sz w:val="21"/>
        </w:rPr>
        <w:t>[30]</w:t>
      </w:r>
      <w:r w:rsidRPr="00E35920">
        <w:rPr>
          <w:sz w:val="21"/>
        </w:rPr>
        <w:tab/>
        <w:t>Li G, Liu S, Wang L, et al. Skin-inspired quadruple tactile sensors integrated on a robot hand enable object recognition[J]. Science Robotics, 2020, 5(49): eabc8134.</w:t>
      </w:r>
    </w:p>
    <w:p w14:paraId="015F4EBC" w14:textId="77777777" w:rsidR="00E35920" w:rsidRPr="00E35920" w:rsidRDefault="00E35920" w:rsidP="00E35920">
      <w:pPr>
        <w:pStyle w:val="aff8"/>
        <w:spacing w:line="240" w:lineRule="auto"/>
        <w:ind w:left="420" w:hangingChars="200" w:hanging="420"/>
        <w:rPr>
          <w:sz w:val="21"/>
        </w:rPr>
      </w:pPr>
      <w:r w:rsidRPr="00E35920">
        <w:rPr>
          <w:sz w:val="21"/>
        </w:rPr>
        <w:t>[31]</w:t>
      </w:r>
      <w:r w:rsidRPr="00E35920">
        <w:rPr>
          <w:sz w:val="21"/>
        </w:rPr>
        <w:tab/>
        <w:t>Yu C, Wang P. Dexterous Manipulation for Multi-Fingered Robotic Hands With Reinforcement Learning: A Review[J]. Frontiers in Neurorobotics, 2022, 16: 861825.</w:t>
      </w:r>
    </w:p>
    <w:p w14:paraId="405C358C" w14:textId="77777777" w:rsidR="00E35920" w:rsidRPr="00E35920" w:rsidRDefault="00E35920" w:rsidP="00E35920">
      <w:pPr>
        <w:pStyle w:val="aff8"/>
        <w:spacing w:line="240" w:lineRule="auto"/>
        <w:ind w:left="420" w:hangingChars="200" w:hanging="420"/>
        <w:rPr>
          <w:sz w:val="21"/>
        </w:rPr>
      </w:pPr>
      <w:r w:rsidRPr="00E35920">
        <w:rPr>
          <w:sz w:val="21"/>
        </w:rPr>
        <w:t>[32]</w:t>
      </w:r>
      <w:r w:rsidRPr="00E35920">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2C7F1EFE" w14:textId="77777777" w:rsidR="00E35920" w:rsidRPr="00E35920" w:rsidRDefault="00E35920" w:rsidP="00E35920">
      <w:pPr>
        <w:pStyle w:val="aff8"/>
        <w:spacing w:line="240" w:lineRule="auto"/>
        <w:ind w:left="420" w:hangingChars="200" w:hanging="420"/>
        <w:rPr>
          <w:sz w:val="21"/>
        </w:rPr>
      </w:pPr>
      <w:r w:rsidRPr="00E35920">
        <w:rPr>
          <w:sz w:val="21"/>
        </w:rPr>
        <w:t>[33]</w:t>
      </w:r>
      <w:r w:rsidRPr="00E35920">
        <w:rPr>
          <w:sz w:val="21"/>
        </w:rPr>
        <w:tab/>
        <w:t>Shi X, Wang Y, Qin L. Surface Recognition With a Bioinspired Tactile Fingertip[J]. IEEE Sensors Journal, 2023, 23(16): 18842-18855.</w:t>
      </w:r>
    </w:p>
    <w:p w14:paraId="3BCA09FF" w14:textId="3401D413" w:rsidR="00B65041" w:rsidRPr="00B75A51" w:rsidRDefault="0094656A" w:rsidP="00591E84">
      <w:pPr>
        <w:spacing w:line="240" w:lineRule="auto"/>
        <w:ind w:left="420" w:hangingChars="200" w:hanging="42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67" w:name="_Toc199972635"/>
      <w:r w:rsidRPr="008A39A3">
        <w:lastRenderedPageBreak/>
        <w:t>致</w:t>
      </w:r>
      <w:r w:rsidR="00FF3949">
        <w:t xml:space="preserve">    </w:t>
      </w:r>
      <w:r w:rsidRPr="008A39A3">
        <w:t>谢</w:t>
      </w:r>
      <w:bookmarkEnd w:id="1"/>
      <w:bookmarkEnd w:id="67"/>
    </w:p>
    <w:p w14:paraId="7EF492FF" w14:textId="0E46FC27" w:rsidR="00DE1648" w:rsidRPr="00424A7A" w:rsidRDefault="008F05EB" w:rsidP="0077346A">
      <w:pPr>
        <w:spacing w:line="360" w:lineRule="auto"/>
        <w:ind w:firstLine="480"/>
        <w:rPr>
          <w:rFonts w:asciiTheme="minorEastAsia" w:hAnsiTheme="minorEastAsia" w:hint="eastAsia"/>
        </w:rPr>
      </w:pPr>
      <w:r w:rsidRPr="00424A7A">
        <w:rPr>
          <w:rFonts w:asciiTheme="minorEastAsia" w:hAnsiTheme="minorEastAsia" w:hint="eastAsia"/>
        </w:rPr>
        <w:t>不知不觉，论文已写到了致谢的部分，</w:t>
      </w:r>
      <w:r w:rsidR="00A5392C" w:rsidRPr="00424A7A">
        <w:rPr>
          <w:rFonts w:asciiTheme="minorEastAsia" w:hAnsiTheme="minorEastAsia" w:hint="eastAsia"/>
        </w:rPr>
        <w:t>四年的本科时光</w:t>
      </w:r>
      <w:r w:rsidR="0059500C" w:rsidRPr="00424A7A">
        <w:rPr>
          <w:rFonts w:asciiTheme="minorEastAsia" w:hAnsiTheme="minorEastAsia" w:hint="eastAsia"/>
        </w:rPr>
        <w:t>也像这篇文章一样马上就到了尽头</w:t>
      </w:r>
      <w:r w:rsidR="000379A6" w:rsidRPr="00424A7A">
        <w:rPr>
          <w:rFonts w:asciiTheme="minorEastAsia" w:hAnsiTheme="minorEastAsia" w:hint="eastAsia"/>
        </w:rPr>
        <w:t>。</w:t>
      </w:r>
      <w:r w:rsidR="008F0601" w:rsidRPr="00424A7A">
        <w:rPr>
          <w:rFonts w:asciiTheme="minorEastAsia" w:hAnsiTheme="minorEastAsia" w:hint="eastAsia"/>
        </w:rPr>
        <w:t>在这最后的时刻，回望过去的四年，</w:t>
      </w:r>
      <w:r w:rsidR="000379A6" w:rsidRPr="00424A7A">
        <w:rPr>
          <w:rFonts w:asciiTheme="minorEastAsia" w:hAnsiTheme="minorEastAsia" w:hint="eastAsia"/>
        </w:rPr>
        <w:t>心生感慨，一路走来有许多的良师益友陪伴</w:t>
      </w:r>
      <w:r w:rsidR="005943A4" w:rsidRPr="00424A7A">
        <w:rPr>
          <w:rFonts w:asciiTheme="minorEastAsia" w:hAnsiTheme="minorEastAsia" w:hint="eastAsia"/>
        </w:rPr>
        <w:t>，在此向他们表达真挚的谢意</w:t>
      </w:r>
      <w:r w:rsidR="00DE1648" w:rsidRPr="00424A7A">
        <w:rPr>
          <w:rFonts w:asciiTheme="minorEastAsia" w:hAnsiTheme="minorEastAsia" w:hint="eastAsia"/>
        </w:rPr>
        <w:t>！</w:t>
      </w:r>
    </w:p>
    <w:p w14:paraId="796B3F10" w14:textId="549641BA" w:rsidR="005943A4" w:rsidRPr="00424A7A" w:rsidRDefault="00DE1648" w:rsidP="0059500C">
      <w:pPr>
        <w:spacing w:line="360" w:lineRule="auto"/>
        <w:ind w:firstLine="480"/>
        <w:rPr>
          <w:rFonts w:asciiTheme="minorEastAsia" w:hAnsiTheme="minorEastAsia" w:hint="eastAsia"/>
        </w:rPr>
      </w:pPr>
      <w:r w:rsidRPr="00424A7A">
        <w:rPr>
          <w:rFonts w:asciiTheme="minorEastAsia" w:hAnsiTheme="minorEastAsia" w:hint="eastAsia"/>
        </w:rPr>
        <w:t>首先，我</w:t>
      </w:r>
      <w:r w:rsidR="003F78CC" w:rsidRPr="00424A7A">
        <w:rPr>
          <w:rFonts w:asciiTheme="minorEastAsia" w:hAnsiTheme="minorEastAsia" w:hint="eastAsia"/>
        </w:rPr>
        <w:t>要感谢我的导师，秦老师为人温和谦逊</w:t>
      </w:r>
      <w:r w:rsidR="00240DB7" w:rsidRPr="00424A7A">
        <w:rPr>
          <w:rFonts w:asciiTheme="minorEastAsia" w:hAnsiTheme="minorEastAsia" w:hint="eastAsia"/>
        </w:rPr>
        <w:t>，待人接物始终谦和有礼</w:t>
      </w:r>
      <w:r w:rsidR="00510090" w:rsidRPr="00424A7A">
        <w:rPr>
          <w:rFonts w:asciiTheme="minorEastAsia" w:hAnsiTheme="minorEastAsia" w:hint="eastAsia"/>
        </w:rPr>
        <w:t>；</w:t>
      </w:r>
      <w:r w:rsidR="00CB0462" w:rsidRPr="00424A7A">
        <w:rPr>
          <w:rFonts w:asciiTheme="minorEastAsia" w:hAnsiTheme="minorEastAsia" w:hint="eastAsia"/>
        </w:rPr>
        <w:t>但</w:t>
      </w:r>
      <w:r w:rsidR="00510090" w:rsidRPr="00424A7A">
        <w:rPr>
          <w:rFonts w:asciiTheme="minorEastAsia" w:hAnsiTheme="minorEastAsia" w:hint="eastAsia"/>
        </w:rPr>
        <w:t>在科研工作中却一丝不苟，严谨认真，对学术有着高标准，深追求</w:t>
      </w:r>
      <w:r w:rsidR="003D2114" w:rsidRPr="00424A7A">
        <w:rPr>
          <w:rFonts w:asciiTheme="minorEastAsia" w:hAnsiTheme="minorEastAsia" w:hint="eastAsia"/>
        </w:rPr>
        <w:t>。在我完成毕业设计的过程中，秦老师尽心尽责，</w:t>
      </w:r>
      <w:r w:rsidR="00A131F7" w:rsidRPr="00424A7A">
        <w:rPr>
          <w:rFonts w:asciiTheme="minorEastAsia" w:hAnsiTheme="minorEastAsia" w:hint="eastAsia"/>
        </w:rPr>
        <w:t>帮我批改报告和论文，每周都按时开一次会议，</w:t>
      </w:r>
      <w:r w:rsidR="00867F1E" w:rsidRPr="00424A7A">
        <w:rPr>
          <w:rFonts w:asciiTheme="minorEastAsia" w:hAnsiTheme="minorEastAsia" w:hint="eastAsia"/>
        </w:rPr>
        <w:t>督促我们的</w:t>
      </w:r>
      <w:r w:rsidR="005919A7" w:rsidRPr="00424A7A">
        <w:rPr>
          <w:rFonts w:asciiTheme="minorEastAsia" w:hAnsiTheme="minorEastAsia" w:hint="eastAsia"/>
        </w:rPr>
        <w:t>进度，并且还交给我们科研绘图，论文撰写</w:t>
      </w:r>
      <w:r w:rsidR="00847D27" w:rsidRPr="00424A7A">
        <w:rPr>
          <w:rFonts w:asciiTheme="minorEastAsia" w:hAnsiTheme="minorEastAsia" w:hint="eastAsia"/>
        </w:rPr>
        <w:t>等技能。在科研外，秦老师还会带我们出去聚餐游玩，劳逸结合</w:t>
      </w:r>
      <w:r w:rsidR="00F66F3D" w:rsidRPr="00424A7A">
        <w:rPr>
          <w:rFonts w:asciiTheme="minorEastAsia" w:hAnsiTheme="minorEastAsia" w:hint="eastAsia"/>
        </w:rPr>
        <w:t>。</w:t>
      </w:r>
      <w:r w:rsidR="00F2138E" w:rsidRPr="00424A7A">
        <w:rPr>
          <w:rFonts w:asciiTheme="minorEastAsia" w:hAnsiTheme="minorEastAsia" w:hint="eastAsia"/>
        </w:rPr>
        <w:t>在此我再次对秦老师的指导和关心表示感谢。</w:t>
      </w:r>
    </w:p>
    <w:p w14:paraId="0A25C6BB" w14:textId="6486A2D5" w:rsidR="00750A12" w:rsidRPr="00424A7A" w:rsidRDefault="00F2138E" w:rsidP="00CA3A79">
      <w:pPr>
        <w:spacing w:line="360" w:lineRule="auto"/>
        <w:ind w:firstLine="480"/>
        <w:rPr>
          <w:rFonts w:asciiTheme="minorEastAsia" w:hAnsiTheme="minorEastAsia" w:hint="eastAsia"/>
        </w:rPr>
      </w:pPr>
      <w:r w:rsidRPr="00424A7A">
        <w:rPr>
          <w:rFonts w:asciiTheme="minorEastAsia" w:hAnsiTheme="minorEastAsia" w:hint="eastAsia"/>
        </w:rPr>
        <w:t>其次</w:t>
      </w:r>
      <w:r w:rsidR="00343F12" w:rsidRPr="00424A7A">
        <w:rPr>
          <w:rFonts w:asciiTheme="minorEastAsia" w:hAnsiTheme="minorEastAsia" w:hint="eastAsia"/>
        </w:rPr>
        <w:t>，我要感谢实验室的史晓</w:t>
      </w:r>
      <w:r w:rsidR="00872D1B">
        <w:rPr>
          <w:rFonts w:asciiTheme="minorEastAsia" w:hAnsiTheme="minorEastAsia" w:hint="eastAsia"/>
        </w:rPr>
        <w:t>薇</w:t>
      </w:r>
      <w:r w:rsidR="00343F12" w:rsidRPr="00424A7A">
        <w:rPr>
          <w:rFonts w:asciiTheme="minorEastAsia" w:hAnsiTheme="minorEastAsia" w:hint="eastAsia"/>
        </w:rPr>
        <w:t>和杨文辉两位师兄，</w:t>
      </w:r>
      <w:r w:rsidR="004F08C4" w:rsidRPr="00424A7A">
        <w:rPr>
          <w:rFonts w:asciiTheme="minorEastAsia" w:hAnsiTheme="minorEastAsia" w:hint="eastAsia"/>
        </w:rPr>
        <w:t>两位师兄在我毕业设计过程中在仪器使用，</w:t>
      </w:r>
      <w:r w:rsidR="00FF2B21" w:rsidRPr="00424A7A">
        <w:rPr>
          <w:rFonts w:asciiTheme="minorEastAsia" w:hAnsiTheme="minorEastAsia" w:hint="eastAsia"/>
        </w:rPr>
        <w:t>数据处理等方面进行的</w:t>
      </w:r>
      <w:r w:rsidR="00D76869" w:rsidRPr="00424A7A">
        <w:rPr>
          <w:rFonts w:asciiTheme="minorEastAsia" w:hAnsiTheme="minorEastAsia" w:hint="eastAsia"/>
        </w:rPr>
        <w:t>悉心指导</w:t>
      </w:r>
      <w:r w:rsidR="00BE6C8D" w:rsidRPr="00424A7A">
        <w:rPr>
          <w:rFonts w:asciiTheme="minorEastAsia" w:hAnsiTheme="minorEastAsia" w:hint="eastAsia"/>
        </w:rPr>
        <w:t>。</w:t>
      </w:r>
      <w:r w:rsidR="00D76869" w:rsidRPr="00424A7A">
        <w:rPr>
          <w:rFonts w:asciiTheme="minorEastAsia" w:hAnsiTheme="minorEastAsia" w:hint="eastAsia"/>
        </w:rPr>
        <w:t>两位师兄平时也非常和蔼</w:t>
      </w:r>
      <w:r w:rsidR="00BE6C8D" w:rsidRPr="00424A7A">
        <w:rPr>
          <w:rFonts w:asciiTheme="minorEastAsia" w:hAnsiTheme="minorEastAsia" w:hint="eastAsia"/>
        </w:rPr>
        <w:t>，我们也经常出去聚餐</w:t>
      </w:r>
      <w:r w:rsidR="00D76869" w:rsidRPr="00424A7A">
        <w:rPr>
          <w:rFonts w:asciiTheme="minorEastAsia" w:hAnsiTheme="minorEastAsia" w:hint="eastAsia"/>
        </w:rPr>
        <w:t>，</w:t>
      </w:r>
      <w:r w:rsidR="003F538B" w:rsidRPr="00424A7A">
        <w:rPr>
          <w:rFonts w:asciiTheme="minorEastAsia" w:hAnsiTheme="minorEastAsia" w:hint="eastAsia"/>
        </w:rPr>
        <w:t>在一起交流非常开心</w:t>
      </w:r>
      <w:r w:rsidR="00BE6C8D" w:rsidRPr="00424A7A">
        <w:rPr>
          <w:rFonts w:asciiTheme="minorEastAsia" w:hAnsiTheme="minorEastAsia" w:hint="eastAsia"/>
        </w:rPr>
        <w:t>，在这里祝将要毕业的史晓伟师兄前程似锦，祝</w:t>
      </w:r>
      <w:r w:rsidR="001E0BAA" w:rsidRPr="00424A7A">
        <w:rPr>
          <w:rFonts w:asciiTheme="minorEastAsia" w:hAnsiTheme="minorEastAsia" w:hint="eastAsia"/>
        </w:rPr>
        <w:t>杨文辉师兄</w:t>
      </w:r>
      <w:r w:rsidR="00684636" w:rsidRPr="00424A7A">
        <w:rPr>
          <w:rFonts w:asciiTheme="minorEastAsia" w:hAnsiTheme="minorEastAsia" w:hint="eastAsia"/>
        </w:rPr>
        <w:t>科研顺利，论文发发发</w:t>
      </w:r>
      <w:r w:rsidR="003F538B" w:rsidRPr="00424A7A">
        <w:rPr>
          <w:rFonts w:asciiTheme="minorEastAsia" w:hAnsiTheme="minorEastAsia" w:hint="eastAsia"/>
        </w:rPr>
        <w:t>。</w:t>
      </w:r>
    </w:p>
    <w:p w14:paraId="4A12070F" w14:textId="454F315E" w:rsidR="00684636" w:rsidRPr="00424A7A" w:rsidRDefault="00F00362" w:rsidP="00750A12">
      <w:pPr>
        <w:spacing w:line="360" w:lineRule="auto"/>
        <w:ind w:firstLine="480"/>
        <w:rPr>
          <w:rFonts w:asciiTheme="minorEastAsia" w:hAnsiTheme="minorEastAsia" w:hint="eastAsia"/>
        </w:rPr>
      </w:pPr>
      <w:r w:rsidRPr="00424A7A">
        <w:rPr>
          <w:rFonts w:asciiTheme="minorEastAsia" w:hAnsiTheme="minorEastAsia" w:hint="eastAsia"/>
        </w:rPr>
        <w:t>在这我还要感谢陪我一起的大学室友和同学，他们是整个大学生涯里陪我时间最长的人，</w:t>
      </w:r>
      <w:r w:rsidR="00803BAF" w:rsidRPr="00424A7A">
        <w:rPr>
          <w:rFonts w:asciiTheme="minorEastAsia" w:hAnsiTheme="minorEastAsia" w:hint="eastAsia"/>
        </w:rPr>
        <w:t>在我压力大的时候一起出去放松，在我遇到困难</w:t>
      </w:r>
      <w:r w:rsidR="0060700E" w:rsidRPr="00424A7A">
        <w:rPr>
          <w:rFonts w:asciiTheme="minorEastAsia" w:hAnsiTheme="minorEastAsia" w:hint="eastAsia"/>
        </w:rPr>
        <w:t>跟我一起出谋划策</w:t>
      </w:r>
      <w:r w:rsidR="00F27A51" w:rsidRPr="00424A7A">
        <w:rPr>
          <w:rFonts w:asciiTheme="minorEastAsia" w:hAnsiTheme="minorEastAsia" w:hint="eastAsia"/>
        </w:rPr>
        <w:t>，有他们的陪伴，我干什么都不会觉得孤单</w:t>
      </w:r>
      <w:r w:rsidR="00A208FB" w:rsidRPr="00424A7A">
        <w:rPr>
          <w:rFonts w:asciiTheme="minorEastAsia" w:hAnsiTheme="minorEastAsia" w:hint="eastAsia"/>
        </w:rPr>
        <w:t>。</w:t>
      </w:r>
    </w:p>
    <w:p w14:paraId="5A8FDDCF" w14:textId="368A2226" w:rsidR="00A208FB" w:rsidRPr="00424A7A" w:rsidRDefault="00A208FB" w:rsidP="0059500C">
      <w:pPr>
        <w:spacing w:line="360" w:lineRule="auto"/>
        <w:ind w:firstLine="480"/>
        <w:rPr>
          <w:rFonts w:asciiTheme="minorEastAsia" w:hAnsiTheme="minorEastAsia" w:hint="eastAsia"/>
        </w:rPr>
      </w:pPr>
      <w:r w:rsidRPr="00424A7A">
        <w:rPr>
          <w:rFonts w:asciiTheme="minorEastAsia" w:hAnsiTheme="minorEastAsia" w:hint="eastAsia"/>
        </w:rPr>
        <w:t>我还要感谢</w:t>
      </w:r>
      <w:r w:rsidR="00EE59E8" w:rsidRPr="00424A7A">
        <w:rPr>
          <w:rFonts w:asciiTheme="minorEastAsia" w:hAnsiTheme="minorEastAsia" w:hint="eastAsia"/>
        </w:rPr>
        <w:t>我的父母</w:t>
      </w:r>
      <w:r w:rsidR="00F27A51" w:rsidRPr="00424A7A">
        <w:rPr>
          <w:rFonts w:asciiTheme="minorEastAsia" w:hAnsiTheme="minorEastAsia" w:hint="eastAsia"/>
        </w:rPr>
        <w:t>，感谢父母</w:t>
      </w:r>
      <w:r w:rsidR="00E34E4B" w:rsidRPr="00424A7A">
        <w:rPr>
          <w:rFonts w:asciiTheme="minorEastAsia" w:hAnsiTheme="minorEastAsia" w:hint="eastAsia"/>
        </w:rPr>
        <w:t>对于我学业的</w:t>
      </w:r>
      <w:r w:rsidR="001772A3" w:rsidRPr="00424A7A">
        <w:rPr>
          <w:rFonts w:asciiTheme="minorEastAsia" w:hAnsiTheme="minorEastAsia" w:hint="eastAsia"/>
        </w:rPr>
        <w:t>重视</w:t>
      </w:r>
      <w:r w:rsidR="00E34E4B" w:rsidRPr="00424A7A">
        <w:rPr>
          <w:rFonts w:asciiTheme="minorEastAsia" w:hAnsiTheme="minorEastAsia" w:hint="eastAsia"/>
        </w:rPr>
        <w:t>和关心，</w:t>
      </w:r>
      <w:r w:rsidR="00B376E9" w:rsidRPr="00424A7A">
        <w:rPr>
          <w:rFonts w:asciiTheme="minorEastAsia" w:hAnsiTheme="minorEastAsia" w:hint="eastAsia"/>
        </w:rPr>
        <w:t>感谢</w:t>
      </w:r>
      <w:r w:rsidR="001772A3" w:rsidRPr="00424A7A">
        <w:rPr>
          <w:rFonts w:asciiTheme="minorEastAsia" w:hAnsiTheme="minorEastAsia" w:hint="eastAsia"/>
        </w:rPr>
        <w:t>他们从小到大把最好的都</w:t>
      </w:r>
      <w:r w:rsidR="00B15B8D" w:rsidRPr="00424A7A">
        <w:rPr>
          <w:rFonts w:asciiTheme="minorEastAsia" w:hAnsiTheme="minorEastAsia" w:hint="eastAsia"/>
        </w:rPr>
        <w:t>留</w:t>
      </w:r>
      <w:r w:rsidR="001772A3" w:rsidRPr="00424A7A">
        <w:rPr>
          <w:rFonts w:asciiTheme="minorEastAsia" w:hAnsiTheme="minorEastAsia" w:hint="eastAsia"/>
        </w:rPr>
        <w:t>给我，</w:t>
      </w:r>
      <w:r w:rsidR="00B15B8D" w:rsidRPr="00424A7A">
        <w:rPr>
          <w:rFonts w:asciiTheme="minorEastAsia" w:hAnsiTheme="minorEastAsia" w:hint="eastAsia"/>
        </w:rPr>
        <w:t>没有他们的支持就不会有我的今天。</w:t>
      </w:r>
    </w:p>
    <w:p w14:paraId="5FAC9BF4" w14:textId="7C05C957" w:rsidR="00D04214" w:rsidRPr="00424A7A" w:rsidRDefault="00D04214" w:rsidP="0059500C">
      <w:pPr>
        <w:spacing w:line="360" w:lineRule="auto"/>
        <w:ind w:firstLine="480"/>
        <w:rPr>
          <w:rFonts w:asciiTheme="minorEastAsia" w:hAnsiTheme="minorEastAsia" w:hint="eastAsia"/>
        </w:rPr>
      </w:pPr>
      <w:r w:rsidRPr="00424A7A">
        <w:rPr>
          <w:rFonts w:asciiTheme="minorEastAsia" w:hAnsiTheme="minorEastAsia" w:hint="eastAsia"/>
        </w:rPr>
        <w:t>特别的，我还要感谢</w:t>
      </w:r>
      <w:r w:rsidR="00416A1E" w:rsidRPr="00424A7A">
        <w:rPr>
          <w:rFonts w:asciiTheme="minorEastAsia" w:hAnsiTheme="minorEastAsia" w:hint="eastAsia"/>
        </w:rPr>
        <w:t>100-3</w:t>
      </w:r>
      <w:r w:rsidRPr="00424A7A">
        <w:rPr>
          <w:rFonts w:asciiTheme="minorEastAsia" w:hAnsiTheme="minorEastAsia" w:hint="eastAsia"/>
        </w:rPr>
        <w:t>同学，</w:t>
      </w:r>
      <w:r w:rsidR="008348ED" w:rsidRPr="00424A7A">
        <w:rPr>
          <w:rFonts w:asciiTheme="minorEastAsia" w:hAnsiTheme="minorEastAsia" w:hint="eastAsia"/>
        </w:rPr>
        <w:t>你的存在贯穿了我的整个大学四年，虽然通常是聚少离多，</w:t>
      </w:r>
      <w:r w:rsidR="001F5D29" w:rsidRPr="00424A7A">
        <w:rPr>
          <w:rFonts w:asciiTheme="minorEastAsia" w:hAnsiTheme="minorEastAsia" w:hint="eastAsia"/>
        </w:rPr>
        <w:t>但是</w:t>
      </w:r>
      <w:r w:rsidR="00AD671C" w:rsidRPr="00424A7A">
        <w:rPr>
          <w:rFonts w:asciiTheme="minorEastAsia" w:hAnsiTheme="minorEastAsia" w:hint="eastAsia"/>
        </w:rPr>
        <w:t>社交软件的内存已经可以说明一切，</w:t>
      </w:r>
      <w:r w:rsidR="00DA5B0D" w:rsidRPr="00424A7A">
        <w:rPr>
          <w:rFonts w:asciiTheme="minorEastAsia" w:hAnsiTheme="minorEastAsia" w:hint="eastAsia"/>
        </w:rPr>
        <w:t>我们之间的</w:t>
      </w:r>
      <w:r w:rsidR="00AD671C" w:rsidRPr="00424A7A">
        <w:rPr>
          <w:rFonts w:asciiTheme="minorEastAsia" w:hAnsiTheme="minorEastAsia" w:hint="eastAsia"/>
        </w:rPr>
        <w:t>每次对话都能给我补充能量</w:t>
      </w:r>
      <w:r w:rsidR="00584604" w:rsidRPr="00424A7A">
        <w:rPr>
          <w:rFonts w:asciiTheme="minorEastAsia" w:hAnsiTheme="minorEastAsia" w:hint="eastAsia"/>
        </w:rPr>
        <w:t>，让我有更加充足的精力去面对生活</w:t>
      </w:r>
      <w:r w:rsidR="00DA5B0D" w:rsidRPr="00424A7A">
        <w:rPr>
          <w:rFonts w:asciiTheme="minorEastAsia" w:hAnsiTheme="minorEastAsia" w:hint="eastAsia"/>
        </w:rPr>
        <w:t>。虽然在这期间也会</w:t>
      </w:r>
      <w:r w:rsidR="00BF4CC9" w:rsidRPr="00424A7A">
        <w:rPr>
          <w:rFonts w:asciiTheme="minorEastAsia" w:hAnsiTheme="minorEastAsia" w:hint="eastAsia"/>
        </w:rPr>
        <w:t>有</w:t>
      </w:r>
      <w:r w:rsidR="00B917EA" w:rsidRPr="00424A7A">
        <w:rPr>
          <w:rFonts w:asciiTheme="minorEastAsia" w:hAnsiTheme="minorEastAsia" w:hint="eastAsia"/>
        </w:rPr>
        <w:t>一些</w:t>
      </w:r>
      <w:r w:rsidR="00DA5B0D" w:rsidRPr="00424A7A">
        <w:rPr>
          <w:rFonts w:asciiTheme="minorEastAsia" w:hAnsiTheme="minorEastAsia" w:hint="eastAsia"/>
        </w:rPr>
        <w:t>不愉快</w:t>
      </w:r>
      <w:r w:rsidR="00B917EA" w:rsidRPr="00424A7A">
        <w:rPr>
          <w:rFonts w:asciiTheme="minorEastAsia" w:hAnsiTheme="minorEastAsia" w:hint="eastAsia"/>
        </w:rPr>
        <w:t>的场景</w:t>
      </w:r>
      <w:r w:rsidR="00DA5B0D" w:rsidRPr="00424A7A">
        <w:rPr>
          <w:rFonts w:asciiTheme="minorEastAsia" w:hAnsiTheme="minorEastAsia" w:hint="eastAsia"/>
        </w:rPr>
        <w:t>，但是</w:t>
      </w:r>
      <w:r w:rsidR="00BF4CC9" w:rsidRPr="00424A7A">
        <w:rPr>
          <w:rFonts w:asciiTheme="minorEastAsia" w:hAnsiTheme="minorEastAsia" w:hint="eastAsia"/>
        </w:rPr>
        <w:t>思想的碰撞总会产生火花，不可避免</w:t>
      </w:r>
      <w:r w:rsidR="00DE349E" w:rsidRPr="00424A7A">
        <w:rPr>
          <w:rFonts w:asciiTheme="minorEastAsia" w:hAnsiTheme="minorEastAsia" w:hint="eastAsia"/>
        </w:rPr>
        <w:t>。</w:t>
      </w:r>
      <w:r w:rsidR="00BF4CC9" w:rsidRPr="00424A7A">
        <w:rPr>
          <w:rFonts w:asciiTheme="minorEastAsia" w:hAnsiTheme="minorEastAsia" w:hint="eastAsia"/>
        </w:rPr>
        <w:t>过去的种种</w:t>
      </w:r>
      <w:r w:rsidR="00DE349E" w:rsidRPr="00424A7A">
        <w:rPr>
          <w:rFonts w:asciiTheme="minorEastAsia" w:hAnsiTheme="minorEastAsia" w:hint="eastAsia"/>
        </w:rPr>
        <w:t>，我已无心辨别对错，但是我希望</w:t>
      </w:r>
      <w:r w:rsidR="009C1B85" w:rsidRPr="00424A7A">
        <w:rPr>
          <w:rFonts w:asciiTheme="minorEastAsia" w:hAnsiTheme="minorEastAsia" w:hint="eastAsia"/>
        </w:rPr>
        <w:t>能在日后更多的致谢中见到你的</w:t>
      </w:r>
      <w:r w:rsidR="003062AD" w:rsidRPr="00424A7A">
        <w:rPr>
          <w:rFonts w:asciiTheme="minorEastAsia" w:hAnsiTheme="minorEastAsia" w:hint="eastAsia"/>
        </w:rPr>
        <w:t>名字</w:t>
      </w:r>
      <w:r w:rsidR="009C1B85" w:rsidRPr="00424A7A">
        <w:rPr>
          <w:rFonts w:asciiTheme="minorEastAsia" w:hAnsiTheme="minorEastAsia" w:hint="eastAsia"/>
        </w:rPr>
        <w:t>。</w:t>
      </w:r>
    </w:p>
    <w:p w14:paraId="1362EAA1" w14:textId="6C670A2E" w:rsidR="003F538B" w:rsidRPr="00424A7A" w:rsidRDefault="009C1B85"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最后，我必须要感谢自己，</w:t>
      </w:r>
      <w:r w:rsidR="00C14B08" w:rsidRPr="00424A7A">
        <w:rPr>
          <w:rFonts w:asciiTheme="minorEastAsia" w:hAnsiTheme="minorEastAsia" w:cs="Times New Roman" w:hint="eastAsia"/>
        </w:rPr>
        <w:t>感谢自己大学四年来的努力</w:t>
      </w:r>
      <w:r w:rsidR="007F4F24" w:rsidRPr="00424A7A">
        <w:rPr>
          <w:rFonts w:asciiTheme="minorEastAsia" w:hAnsiTheme="minorEastAsia" w:cs="Times New Roman" w:hint="eastAsia"/>
        </w:rPr>
        <w:t>上进，坚持</w:t>
      </w:r>
      <w:r w:rsidR="00C14B08" w:rsidRPr="00424A7A">
        <w:rPr>
          <w:rFonts w:asciiTheme="minorEastAsia" w:hAnsiTheme="minorEastAsia" w:cs="Times New Roman" w:hint="eastAsia"/>
        </w:rPr>
        <w:t>学习</w:t>
      </w:r>
      <w:r w:rsidR="002D5178" w:rsidRPr="00424A7A">
        <w:rPr>
          <w:rFonts w:asciiTheme="minorEastAsia" w:hAnsiTheme="minorEastAsia" w:cs="Times New Roman" w:hint="eastAsia"/>
        </w:rPr>
        <w:t>，积极参加比赛，探索科研</w:t>
      </w:r>
      <w:r w:rsidR="00104238" w:rsidRPr="00424A7A">
        <w:rPr>
          <w:rFonts w:asciiTheme="minorEastAsia" w:hAnsiTheme="minorEastAsia" w:cs="Times New Roman" w:hint="eastAsia"/>
        </w:rPr>
        <w:t>。</w:t>
      </w:r>
      <w:r w:rsidR="00E506A8" w:rsidRPr="00424A7A">
        <w:rPr>
          <w:rFonts w:asciiTheme="minorEastAsia" w:hAnsiTheme="minorEastAsia" w:cs="Times New Roman" w:hint="eastAsia"/>
        </w:rPr>
        <w:t>当然，除了在知识方面的成长，</w:t>
      </w:r>
      <w:r w:rsidR="00B917EA" w:rsidRPr="00424A7A">
        <w:rPr>
          <w:rFonts w:asciiTheme="minorEastAsia" w:hAnsiTheme="minorEastAsia" w:cs="Times New Roman" w:hint="eastAsia"/>
        </w:rPr>
        <w:t>更为重要的是</w:t>
      </w:r>
      <w:r w:rsidR="00E506A8" w:rsidRPr="00424A7A">
        <w:rPr>
          <w:rFonts w:asciiTheme="minorEastAsia" w:hAnsiTheme="minorEastAsia" w:cs="Times New Roman" w:hint="eastAsia"/>
        </w:rPr>
        <w:t>在人格方面的成长</w:t>
      </w:r>
      <w:r w:rsidR="003B3F0E" w:rsidRPr="00424A7A">
        <w:rPr>
          <w:rFonts w:asciiTheme="minorEastAsia" w:hAnsiTheme="minorEastAsia" w:cs="Times New Roman" w:hint="eastAsia"/>
        </w:rPr>
        <w:t>。</w:t>
      </w:r>
      <w:r w:rsidR="008A3677" w:rsidRPr="00424A7A">
        <w:rPr>
          <w:rFonts w:asciiTheme="minorEastAsia" w:hAnsiTheme="minorEastAsia" w:cs="Times New Roman" w:hint="eastAsia"/>
        </w:rPr>
        <w:t>从前，</w:t>
      </w:r>
      <w:r w:rsidR="00E01CAB" w:rsidRPr="00424A7A">
        <w:rPr>
          <w:rFonts w:asciiTheme="minorEastAsia" w:hAnsiTheme="minorEastAsia" w:cs="Times New Roman" w:hint="eastAsia"/>
        </w:rPr>
        <w:t>在父母的庇护下久了，我总觉得不论任何事情都可以依赖别人</w:t>
      </w:r>
      <w:r w:rsidR="00736E72" w:rsidRPr="00424A7A">
        <w:rPr>
          <w:rFonts w:asciiTheme="minorEastAsia" w:hAnsiTheme="minorEastAsia" w:cs="Times New Roman" w:hint="eastAsia"/>
        </w:rPr>
        <w:t>，</w:t>
      </w:r>
      <w:r w:rsidR="00591008" w:rsidRPr="00424A7A">
        <w:rPr>
          <w:rFonts w:asciiTheme="minorEastAsia" w:hAnsiTheme="minorEastAsia" w:cs="Times New Roman" w:hint="eastAsia"/>
        </w:rPr>
        <w:t>但是</w:t>
      </w:r>
      <w:r w:rsidR="00652327" w:rsidRPr="00424A7A">
        <w:rPr>
          <w:rFonts w:asciiTheme="minorEastAsia" w:hAnsiTheme="minorEastAsia" w:cs="Times New Roman" w:hint="eastAsia"/>
        </w:rPr>
        <w:t>挫折</w:t>
      </w:r>
      <w:r w:rsidR="00E01CAB" w:rsidRPr="00424A7A">
        <w:rPr>
          <w:rFonts w:asciiTheme="minorEastAsia" w:hAnsiTheme="minorEastAsia" w:cs="Times New Roman" w:hint="eastAsia"/>
        </w:rPr>
        <w:t>并不会</w:t>
      </w:r>
      <w:r w:rsidR="00AA7C65" w:rsidRPr="00424A7A">
        <w:rPr>
          <w:rFonts w:asciiTheme="minorEastAsia" w:hAnsiTheme="minorEastAsia" w:cs="Times New Roman" w:hint="eastAsia"/>
        </w:rPr>
        <w:t>为此来迟，反而会变本加厉的席卷而来，这时我终于明白了</w:t>
      </w:r>
      <w:r w:rsidR="006743E9" w:rsidRPr="00424A7A">
        <w:rPr>
          <w:rFonts w:asciiTheme="minorEastAsia" w:hAnsiTheme="minorEastAsia" w:cs="Times New Roman" w:hint="eastAsia"/>
        </w:rPr>
        <w:t>父亲</w:t>
      </w:r>
      <w:r w:rsidR="00F54EEF" w:rsidRPr="00424A7A">
        <w:rPr>
          <w:rFonts w:asciiTheme="minorEastAsia" w:hAnsiTheme="minorEastAsia" w:cs="Times New Roman" w:hint="eastAsia"/>
        </w:rPr>
        <w:t>那句“</w:t>
      </w:r>
      <w:r w:rsidR="006743E9" w:rsidRPr="00424A7A">
        <w:rPr>
          <w:rFonts w:asciiTheme="minorEastAsia" w:hAnsiTheme="minorEastAsia" w:cs="Times New Roman" w:hint="eastAsia"/>
        </w:rPr>
        <w:t>人生最大的敌人是自己</w:t>
      </w:r>
      <w:r w:rsidR="00F54EEF" w:rsidRPr="00424A7A">
        <w:rPr>
          <w:rFonts w:asciiTheme="minorEastAsia" w:hAnsiTheme="minorEastAsia" w:cs="Times New Roman" w:hint="eastAsia"/>
        </w:rPr>
        <w:t>”的真正内涵，真正能够拯救我的</w:t>
      </w:r>
      <w:r w:rsidR="006743E9" w:rsidRPr="00424A7A">
        <w:rPr>
          <w:rFonts w:asciiTheme="minorEastAsia" w:hAnsiTheme="minorEastAsia" w:cs="Times New Roman" w:hint="eastAsia"/>
        </w:rPr>
        <w:t>，只有我自己</w:t>
      </w:r>
      <w:r w:rsidR="000A605C" w:rsidRPr="00424A7A">
        <w:rPr>
          <w:rFonts w:asciiTheme="minorEastAsia" w:hAnsiTheme="minorEastAsia" w:cs="Times New Roman" w:hint="eastAsia"/>
        </w:rPr>
        <w:t>。于是我不再对别人抱有不切实际的幻想</w:t>
      </w:r>
      <w:r w:rsidR="00DA3894" w:rsidRPr="00424A7A">
        <w:rPr>
          <w:rFonts w:asciiTheme="minorEastAsia" w:hAnsiTheme="minorEastAsia" w:cs="Times New Roman" w:hint="eastAsia"/>
        </w:rPr>
        <w:t>，专注</w:t>
      </w:r>
      <w:r w:rsidR="00DA3894" w:rsidRPr="00424A7A">
        <w:rPr>
          <w:rFonts w:asciiTheme="minorEastAsia" w:hAnsiTheme="minorEastAsia" w:cs="Times New Roman" w:hint="eastAsia"/>
        </w:rPr>
        <w:lastRenderedPageBreak/>
        <w:t>于自己的提升</w:t>
      </w:r>
      <w:r w:rsidR="00703BF9" w:rsidRPr="00424A7A">
        <w:rPr>
          <w:rFonts w:asciiTheme="minorEastAsia" w:hAnsiTheme="minorEastAsia" w:cs="Times New Roman" w:hint="eastAsia"/>
        </w:rPr>
        <w:t>和快乐，</w:t>
      </w:r>
      <w:r w:rsidR="005372A9" w:rsidRPr="00424A7A">
        <w:rPr>
          <w:rFonts w:asciiTheme="minorEastAsia" w:hAnsiTheme="minorEastAsia" w:cs="Times New Roman" w:hint="eastAsia"/>
        </w:rPr>
        <w:t>从</w:t>
      </w:r>
      <w:r w:rsidR="0089528D" w:rsidRPr="00424A7A">
        <w:rPr>
          <w:rFonts w:asciiTheme="minorEastAsia" w:hAnsiTheme="minorEastAsia" w:cs="Times New Roman" w:hint="eastAsia"/>
        </w:rPr>
        <w:t>陈化扬</w:t>
      </w:r>
      <w:r w:rsidR="005372A9" w:rsidRPr="00424A7A">
        <w:rPr>
          <w:rFonts w:asciiTheme="minorEastAsia" w:hAnsiTheme="minorEastAsia" w:cs="Times New Roman" w:hint="eastAsia"/>
        </w:rPr>
        <w:t>成长为了slady</w:t>
      </w:r>
      <w:r w:rsidR="00BC294B" w:rsidRPr="00424A7A">
        <w:rPr>
          <w:rFonts w:asciiTheme="minorEastAsia" w:hAnsiTheme="minorEastAsia" w:cs="Times New Roman" w:hint="eastAsia"/>
        </w:rPr>
        <w:t>，这是我大学四年最大的收获</w:t>
      </w:r>
      <w:r w:rsidR="00A7519A" w:rsidRPr="00424A7A">
        <w:rPr>
          <w:rFonts w:asciiTheme="minorEastAsia" w:hAnsiTheme="minorEastAsia" w:cs="Times New Roman" w:hint="eastAsia"/>
        </w:rPr>
        <w:t>。</w:t>
      </w:r>
    </w:p>
    <w:p w14:paraId="0A25F536" w14:textId="242B6659" w:rsidR="00A7519A" w:rsidRPr="00424A7A" w:rsidRDefault="00A7519A"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回头看</w:t>
      </w:r>
      <w:r w:rsidR="00EB083F" w:rsidRPr="00424A7A">
        <w:rPr>
          <w:rFonts w:asciiTheme="minorEastAsia" w:hAnsiTheme="minorEastAsia" w:cs="Times New Roman" w:hint="eastAsia"/>
        </w:rPr>
        <w:t>自己人生的22年，陪我过河的</w:t>
      </w:r>
      <w:r w:rsidR="00803EC7" w:rsidRPr="00424A7A">
        <w:rPr>
          <w:rFonts w:asciiTheme="minorEastAsia" w:hAnsiTheme="minorEastAsia" w:cs="Times New Roman" w:hint="eastAsia"/>
        </w:rPr>
        <w:t>很多</w:t>
      </w:r>
      <w:r w:rsidR="00EB083F" w:rsidRPr="00424A7A">
        <w:rPr>
          <w:rFonts w:asciiTheme="minorEastAsia" w:hAnsiTheme="minorEastAsia" w:cs="Times New Roman" w:hint="eastAsia"/>
        </w:rPr>
        <w:t>人都不见了，岸边只剩下了船，但是</w:t>
      </w:r>
      <w:r w:rsidR="00EC012F" w:rsidRPr="00424A7A">
        <w:rPr>
          <w:rFonts w:asciiTheme="minorEastAsia" w:hAnsiTheme="minorEastAsia" w:cs="Times New Roman" w:hint="eastAsia"/>
        </w:rPr>
        <w:t>我不会就此停下，感谢所有</w:t>
      </w:r>
      <w:r w:rsidR="00803EC7" w:rsidRPr="00424A7A">
        <w:rPr>
          <w:rFonts w:asciiTheme="minorEastAsia" w:hAnsiTheme="minorEastAsia" w:cs="Times New Roman" w:hint="eastAsia"/>
        </w:rPr>
        <w:t>曾经陪伴或者仍</w:t>
      </w:r>
      <w:r w:rsidR="000E038D" w:rsidRPr="00424A7A">
        <w:rPr>
          <w:rFonts w:asciiTheme="minorEastAsia" w:hAnsiTheme="minorEastAsia" w:cs="Times New Roman" w:hint="eastAsia"/>
        </w:rPr>
        <w:t>然</w:t>
      </w:r>
      <w:r w:rsidR="00232AC6" w:rsidRPr="00424A7A">
        <w:rPr>
          <w:rFonts w:asciiTheme="minorEastAsia" w:hAnsiTheme="minorEastAsia" w:cs="Times New Roman" w:hint="eastAsia"/>
        </w:rPr>
        <w:t>在</w:t>
      </w:r>
      <w:r w:rsidR="00803EC7" w:rsidRPr="00424A7A">
        <w:rPr>
          <w:rFonts w:asciiTheme="minorEastAsia" w:hAnsiTheme="minorEastAsia" w:cs="Times New Roman" w:hint="eastAsia"/>
        </w:rPr>
        <w:t>陪伴我的人，</w:t>
      </w:r>
      <w:r w:rsidR="00232AC6" w:rsidRPr="00424A7A">
        <w:rPr>
          <w:rFonts w:asciiTheme="minorEastAsia" w:hAnsiTheme="minorEastAsia" w:cs="Times New Roman" w:hint="eastAsia"/>
        </w:rPr>
        <w:t>slady一定会走向更好的明天。</w:t>
      </w:r>
    </w:p>
    <w:sectPr w:rsidR="00A7519A" w:rsidRPr="00424A7A" w:rsidSect="000D32CE">
      <w:headerReference w:type="default" r:id="rId68"/>
      <w:footerReference w:type="default" r:id="rId69"/>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88DB2" w14:textId="77777777" w:rsidR="002F59FD" w:rsidRDefault="002F59FD" w:rsidP="00D56B05">
      <w:pPr>
        <w:ind w:firstLine="480"/>
      </w:pPr>
      <w:r>
        <w:separator/>
      </w:r>
    </w:p>
  </w:endnote>
  <w:endnote w:type="continuationSeparator" w:id="0">
    <w:p w14:paraId="2CD399FA" w14:textId="77777777" w:rsidR="002F59FD" w:rsidRDefault="002F59FD"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74E17" w14:textId="77777777" w:rsidR="002F59FD" w:rsidRDefault="002F59FD" w:rsidP="00D56B05">
      <w:pPr>
        <w:ind w:firstLine="480"/>
      </w:pPr>
      <w:r>
        <w:separator/>
      </w:r>
    </w:p>
  </w:footnote>
  <w:footnote w:type="continuationSeparator" w:id="0">
    <w:p w14:paraId="5AAEEC91" w14:textId="77777777" w:rsidR="002F59FD" w:rsidRDefault="002F59FD"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77E"/>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C40"/>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07F37"/>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6C9"/>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57ECB"/>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61B"/>
    <w:rsid w:val="00191958"/>
    <w:rsid w:val="00192126"/>
    <w:rsid w:val="001958D0"/>
    <w:rsid w:val="00195BFC"/>
    <w:rsid w:val="00195FAA"/>
    <w:rsid w:val="00196231"/>
    <w:rsid w:val="00196269"/>
    <w:rsid w:val="0019777B"/>
    <w:rsid w:val="001A012D"/>
    <w:rsid w:val="001A13F9"/>
    <w:rsid w:val="001A1620"/>
    <w:rsid w:val="001A1D4A"/>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465"/>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4FF9"/>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3850"/>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9FD"/>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DB7"/>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D05"/>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37770"/>
    <w:rsid w:val="004437E9"/>
    <w:rsid w:val="00444A0F"/>
    <w:rsid w:val="00444E71"/>
    <w:rsid w:val="00445C88"/>
    <w:rsid w:val="0044617C"/>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1A50"/>
    <w:rsid w:val="004A31AE"/>
    <w:rsid w:val="004A36B1"/>
    <w:rsid w:val="004A3E1F"/>
    <w:rsid w:val="004A4141"/>
    <w:rsid w:val="004A4165"/>
    <w:rsid w:val="004A43AF"/>
    <w:rsid w:val="004A4D39"/>
    <w:rsid w:val="004A4FB3"/>
    <w:rsid w:val="004A57E0"/>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1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70B"/>
    <w:rsid w:val="0053781D"/>
    <w:rsid w:val="00537D8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01A9"/>
    <w:rsid w:val="0056103E"/>
    <w:rsid w:val="0056321A"/>
    <w:rsid w:val="005636DE"/>
    <w:rsid w:val="00564641"/>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1E84"/>
    <w:rsid w:val="005926DD"/>
    <w:rsid w:val="00592800"/>
    <w:rsid w:val="005940CF"/>
    <w:rsid w:val="005941B3"/>
    <w:rsid w:val="005943A4"/>
    <w:rsid w:val="00594D65"/>
    <w:rsid w:val="0059500C"/>
    <w:rsid w:val="0059646C"/>
    <w:rsid w:val="0059680E"/>
    <w:rsid w:val="005A2DC8"/>
    <w:rsid w:val="005A3332"/>
    <w:rsid w:val="005A339A"/>
    <w:rsid w:val="005A4671"/>
    <w:rsid w:val="005A679F"/>
    <w:rsid w:val="005A76C7"/>
    <w:rsid w:val="005B197B"/>
    <w:rsid w:val="005B1ACD"/>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4675"/>
    <w:rsid w:val="005E5562"/>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4551"/>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95D5E"/>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3FAE"/>
    <w:rsid w:val="006B418A"/>
    <w:rsid w:val="006B52C3"/>
    <w:rsid w:val="006B68B8"/>
    <w:rsid w:val="006B7A92"/>
    <w:rsid w:val="006B7ABE"/>
    <w:rsid w:val="006C03CD"/>
    <w:rsid w:val="006C0D76"/>
    <w:rsid w:val="006C11A3"/>
    <w:rsid w:val="006C1284"/>
    <w:rsid w:val="006C1535"/>
    <w:rsid w:val="006C2236"/>
    <w:rsid w:val="006C3434"/>
    <w:rsid w:val="006C3C15"/>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740A"/>
    <w:rsid w:val="007029B8"/>
    <w:rsid w:val="00702DBF"/>
    <w:rsid w:val="007033E0"/>
    <w:rsid w:val="00703BF9"/>
    <w:rsid w:val="0070400F"/>
    <w:rsid w:val="00704AC4"/>
    <w:rsid w:val="00710D8B"/>
    <w:rsid w:val="00710FD9"/>
    <w:rsid w:val="007112DE"/>
    <w:rsid w:val="007138F2"/>
    <w:rsid w:val="00714AE3"/>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B6C"/>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2450"/>
    <w:rsid w:val="007F3A90"/>
    <w:rsid w:val="007F4F24"/>
    <w:rsid w:val="007F4F7C"/>
    <w:rsid w:val="007F5BE9"/>
    <w:rsid w:val="007F6B21"/>
    <w:rsid w:val="007F7C45"/>
    <w:rsid w:val="007F7D3A"/>
    <w:rsid w:val="008000ED"/>
    <w:rsid w:val="00800495"/>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2D1B"/>
    <w:rsid w:val="00873CE3"/>
    <w:rsid w:val="00874DE2"/>
    <w:rsid w:val="00875053"/>
    <w:rsid w:val="008773EA"/>
    <w:rsid w:val="00877B6D"/>
    <w:rsid w:val="00880A83"/>
    <w:rsid w:val="00880ADF"/>
    <w:rsid w:val="00881335"/>
    <w:rsid w:val="00881BA0"/>
    <w:rsid w:val="00883718"/>
    <w:rsid w:val="00883FE8"/>
    <w:rsid w:val="0088411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C7F2F"/>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61B"/>
    <w:rsid w:val="009F6A84"/>
    <w:rsid w:val="009F74F0"/>
    <w:rsid w:val="00A0329F"/>
    <w:rsid w:val="00A03624"/>
    <w:rsid w:val="00A04A87"/>
    <w:rsid w:val="00A04C4F"/>
    <w:rsid w:val="00A04E55"/>
    <w:rsid w:val="00A05646"/>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3BE"/>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310D"/>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5E0F"/>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5DE3"/>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7C65"/>
    <w:rsid w:val="00AB227C"/>
    <w:rsid w:val="00AB2453"/>
    <w:rsid w:val="00AB2D7B"/>
    <w:rsid w:val="00AB388B"/>
    <w:rsid w:val="00AB4DD0"/>
    <w:rsid w:val="00AB5453"/>
    <w:rsid w:val="00AB5EBE"/>
    <w:rsid w:val="00AB5FD4"/>
    <w:rsid w:val="00AB645E"/>
    <w:rsid w:val="00AB70B8"/>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2EBC"/>
    <w:rsid w:val="00B234C3"/>
    <w:rsid w:val="00B23B92"/>
    <w:rsid w:val="00B25713"/>
    <w:rsid w:val="00B26824"/>
    <w:rsid w:val="00B273CA"/>
    <w:rsid w:val="00B328D1"/>
    <w:rsid w:val="00B344C2"/>
    <w:rsid w:val="00B34B55"/>
    <w:rsid w:val="00B376E9"/>
    <w:rsid w:val="00B37AC5"/>
    <w:rsid w:val="00B4089C"/>
    <w:rsid w:val="00B41DFF"/>
    <w:rsid w:val="00B42A95"/>
    <w:rsid w:val="00B42FF5"/>
    <w:rsid w:val="00B438D0"/>
    <w:rsid w:val="00B45066"/>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4BEF"/>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07"/>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87D04"/>
    <w:rsid w:val="00C90E48"/>
    <w:rsid w:val="00C91F26"/>
    <w:rsid w:val="00C92F82"/>
    <w:rsid w:val="00C942CE"/>
    <w:rsid w:val="00C942FC"/>
    <w:rsid w:val="00C94608"/>
    <w:rsid w:val="00C947AA"/>
    <w:rsid w:val="00C94FF6"/>
    <w:rsid w:val="00C95FE6"/>
    <w:rsid w:val="00C96974"/>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4E5"/>
    <w:rsid w:val="00D417C3"/>
    <w:rsid w:val="00D41B19"/>
    <w:rsid w:val="00D4302C"/>
    <w:rsid w:val="00D4362B"/>
    <w:rsid w:val="00D43A3A"/>
    <w:rsid w:val="00D45C97"/>
    <w:rsid w:val="00D463F0"/>
    <w:rsid w:val="00D46C57"/>
    <w:rsid w:val="00D47285"/>
    <w:rsid w:val="00D47467"/>
    <w:rsid w:val="00D528A2"/>
    <w:rsid w:val="00D536DF"/>
    <w:rsid w:val="00D54A79"/>
    <w:rsid w:val="00D54D0B"/>
    <w:rsid w:val="00D5608D"/>
    <w:rsid w:val="00D56B05"/>
    <w:rsid w:val="00D57081"/>
    <w:rsid w:val="00D57C82"/>
    <w:rsid w:val="00D57FCA"/>
    <w:rsid w:val="00D60607"/>
    <w:rsid w:val="00D61609"/>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1648"/>
    <w:rsid w:val="00DE2047"/>
    <w:rsid w:val="00DE215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551"/>
    <w:rsid w:val="00E127E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920"/>
    <w:rsid w:val="00E35CC3"/>
    <w:rsid w:val="00E404DC"/>
    <w:rsid w:val="00E4125F"/>
    <w:rsid w:val="00E415B8"/>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521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8A0"/>
    <w:rsid w:val="00ED4944"/>
    <w:rsid w:val="00ED5C7E"/>
    <w:rsid w:val="00ED62CC"/>
    <w:rsid w:val="00ED6A02"/>
    <w:rsid w:val="00ED7742"/>
    <w:rsid w:val="00ED7ED0"/>
    <w:rsid w:val="00EE075B"/>
    <w:rsid w:val="00EE0CF7"/>
    <w:rsid w:val="00EE0D7D"/>
    <w:rsid w:val="00EE0E68"/>
    <w:rsid w:val="00EE24FB"/>
    <w:rsid w:val="00EE3989"/>
    <w:rsid w:val="00EE3ADA"/>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06CC6"/>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0CE"/>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63F"/>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7538F992-9F53-40D9-BEF0-DD12692AA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5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3767145">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0706017">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05565467">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57815972">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jpeg"/><Relationship Id="rId47" Type="http://schemas.openxmlformats.org/officeDocument/2006/relationships/image" Target="media/image32.jpeg"/><Relationship Id="rId63" Type="http://schemas.openxmlformats.org/officeDocument/2006/relationships/image" Target="media/image47.png"/><Relationship Id="rId68"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hyperlink" Target="https://so.csdn.net/so/search?q=%E5%BE%AE%E6%8E%A7%E5%88%B6%E5%99%A8%E5%BC%80%E5%8F%91&amp;spm=1001.2101.3001.7020" TargetMode="External"/><Relationship Id="rId64" Type="http://schemas.openxmlformats.org/officeDocument/2006/relationships/image" Target="media/image48.png"/><Relationship Id="rId69"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3</TotalTime>
  <Pages>59</Pages>
  <Words>18544</Words>
  <Characters>105706</Characters>
  <Application>Microsoft Office Word</Application>
  <DocSecurity>0</DocSecurity>
  <Lines>880</Lines>
  <Paragraphs>248</Paragraphs>
  <ScaleCrop>false</ScaleCrop>
  <Company/>
  <LinksUpToDate>false</LinksUpToDate>
  <CharactersWithSpaces>1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9</cp:revision>
  <cp:lastPrinted>2025-06-05T04:46:00Z</cp:lastPrinted>
  <dcterms:created xsi:type="dcterms:W3CDTF">2025-05-19T13:02:00Z</dcterms:created>
  <dcterms:modified xsi:type="dcterms:W3CDTF">2025-06-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LQGt29b"/&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